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673E1" w:rsidRPr="006A4380" w:rsidRDefault="001315A7" w:rsidP="00125D2C">
      <w:pPr>
        <w:pStyle w:val="Title"/>
        <w:spacing w:line="360" w:lineRule="auto"/>
        <w:jc w:val="center"/>
        <w:rPr>
          <w:rFonts w:ascii="Times New Roman" w:hAnsi="Times New Roman" w:cs="Times New Roman"/>
          <w:sz w:val="32"/>
          <w:szCs w:val="32"/>
          <w:lang w:val="en-IE"/>
        </w:rPr>
      </w:pPr>
      <w:r w:rsidRPr="006A4380">
        <w:rPr>
          <w:rFonts w:ascii="Times New Roman" w:hAnsi="Times New Roman" w:cs="Times New Roman"/>
          <w:sz w:val="32"/>
          <w:szCs w:val="32"/>
          <w:lang w:val="en-IE"/>
        </w:rPr>
        <w:t xml:space="preserve">Can Data Analysis Techniques be used for </w:t>
      </w:r>
      <w:r w:rsidR="00235687">
        <w:rPr>
          <w:rFonts w:ascii="Times New Roman" w:hAnsi="Times New Roman" w:cs="Times New Roman"/>
          <w:sz w:val="32"/>
          <w:szCs w:val="32"/>
          <w:lang w:val="en-IE"/>
        </w:rPr>
        <w:t xml:space="preserve">accurate </w:t>
      </w:r>
      <w:r w:rsidR="004956F7">
        <w:rPr>
          <w:rFonts w:ascii="Times New Roman" w:hAnsi="Times New Roman" w:cs="Times New Roman"/>
          <w:sz w:val="32"/>
          <w:szCs w:val="32"/>
          <w:lang w:val="en-IE"/>
        </w:rPr>
        <w:t xml:space="preserve">short term </w:t>
      </w:r>
      <w:r w:rsidRPr="006A4380">
        <w:rPr>
          <w:rFonts w:ascii="Times New Roman" w:hAnsi="Times New Roman" w:cs="Times New Roman"/>
          <w:sz w:val="32"/>
          <w:szCs w:val="32"/>
          <w:lang w:val="en-IE"/>
        </w:rPr>
        <w:t>weather prediction</w:t>
      </w:r>
      <w:r w:rsidR="00235687">
        <w:rPr>
          <w:rFonts w:ascii="Times New Roman" w:hAnsi="Times New Roman" w:cs="Times New Roman"/>
          <w:sz w:val="32"/>
          <w:szCs w:val="32"/>
          <w:lang w:val="en-IE"/>
        </w:rPr>
        <w:t xml:space="preserve"> using past data</w:t>
      </w:r>
    </w:p>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6A4380" w:rsidRDefault="006A4380">
      <w:r>
        <w:br w:type="page"/>
      </w:r>
    </w:p>
    <w:sdt>
      <w:sdtPr>
        <w:rPr>
          <w:rFonts w:ascii="Times New Roman" w:eastAsia="Times New Roman" w:hAnsi="Times New Roman" w:cs="Times New Roman"/>
          <w:b w:val="0"/>
          <w:bCs w:val="0"/>
          <w:color w:val="auto"/>
          <w:sz w:val="24"/>
          <w:szCs w:val="24"/>
          <w:lang w:val="en-IE"/>
        </w:rPr>
        <w:id w:val="-564798399"/>
        <w:docPartObj>
          <w:docPartGallery w:val="Table of Contents"/>
          <w:docPartUnique/>
        </w:docPartObj>
      </w:sdtPr>
      <w:sdtEndPr>
        <w:rPr>
          <w:noProof/>
        </w:rPr>
      </w:sdtEndPr>
      <w:sdtContent>
        <w:p w:rsidR="006A4380" w:rsidRDefault="006A4380">
          <w:pPr>
            <w:pStyle w:val="TOCHeading"/>
          </w:pPr>
          <w:r>
            <w:t>Table of Contents</w:t>
          </w:r>
        </w:p>
        <w:p w:rsidR="002E5B11" w:rsidRDefault="006A4380">
          <w:pPr>
            <w:pStyle w:val="TOC1"/>
            <w:tabs>
              <w:tab w:val="right" w:leader="dot" w:pos="9010"/>
            </w:tabs>
            <w:rPr>
              <w:rFonts w:eastAsiaTheme="minorEastAsia" w:cstheme="minorBidi"/>
              <w:b w:val="0"/>
              <w:bCs w:val="0"/>
              <w:i w:val="0"/>
              <w:iCs w:val="0"/>
              <w:noProof/>
              <w:lang w:val="en-IE"/>
            </w:rPr>
          </w:pPr>
          <w:r>
            <w:rPr>
              <w:b w:val="0"/>
              <w:bCs w:val="0"/>
            </w:rPr>
            <w:fldChar w:fldCharType="begin"/>
          </w:r>
          <w:r>
            <w:instrText xml:space="preserve"> TOC \o "1-3" \h \z \u </w:instrText>
          </w:r>
          <w:r>
            <w:rPr>
              <w:b w:val="0"/>
              <w:bCs w:val="0"/>
            </w:rPr>
            <w:fldChar w:fldCharType="separate"/>
          </w:r>
          <w:hyperlink w:anchor="_Toc515267028" w:history="1">
            <w:r w:rsidR="002E5B11" w:rsidRPr="00654E2F">
              <w:rPr>
                <w:rStyle w:val="Hyperlink"/>
                <w:rFonts w:ascii="Times New Roman" w:hAnsi="Times New Roman" w:cs="Times New Roman"/>
                <w:noProof/>
                <w:lang w:val="en-IE"/>
              </w:rPr>
              <w:t>Abstract</w:t>
            </w:r>
            <w:r w:rsidR="002E5B11">
              <w:rPr>
                <w:noProof/>
                <w:webHidden/>
              </w:rPr>
              <w:tab/>
            </w:r>
            <w:r w:rsidR="002E5B11">
              <w:rPr>
                <w:noProof/>
                <w:webHidden/>
              </w:rPr>
              <w:fldChar w:fldCharType="begin"/>
            </w:r>
            <w:r w:rsidR="002E5B11">
              <w:rPr>
                <w:noProof/>
                <w:webHidden/>
              </w:rPr>
              <w:instrText xml:space="preserve"> PAGEREF _Toc515267028 \h </w:instrText>
            </w:r>
            <w:r w:rsidR="002E5B11">
              <w:rPr>
                <w:noProof/>
                <w:webHidden/>
              </w:rPr>
            </w:r>
            <w:r w:rsidR="002E5B11">
              <w:rPr>
                <w:noProof/>
                <w:webHidden/>
              </w:rPr>
              <w:fldChar w:fldCharType="separate"/>
            </w:r>
            <w:r w:rsidR="002E5B11">
              <w:rPr>
                <w:noProof/>
                <w:webHidden/>
              </w:rPr>
              <w:t>3</w:t>
            </w:r>
            <w:r w:rsidR="002E5B11">
              <w:rPr>
                <w:noProof/>
                <w:webHidden/>
              </w:rPr>
              <w:fldChar w:fldCharType="end"/>
            </w:r>
          </w:hyperlink>
        </w:p>
        <w:p w:rsidR="002E5B11" w:rsidRDefault="002E5B11">
          <w:pPr>
            <w:pStyle w:val="TOC1"/>
            <w:tabs>
              <w:tab w:val="right" w:leader="dot" w:pos="9010"/>
            </w:tabs>
            <w:rPr>
              <w:rFonts w:eastAsiaTheme="minorEastAsia" w:cstheme="minorBidi"/>
              <w:b w:val="0"/>
              <w:bCs w:val="0"/>
              <w:i w:val="0"/>
              <w:iCs w:val="0"/>
              <w:noProof/>
              <w:lang w:val="en-IE"/>
            </w:rPr>
          </w:pPr>
          <w:hyperlink w:anchor="_Toc515267029" w:history="1">
            <w:r w:rsidRPr="00654E2F">
              <w:rPr>
                <w:rStyle w:val="Hyperlink"/>
                <w:rFonts w:ascii="Times New Roman" w:hAnsi="Times New Roman" w:cs="Times New Roman"/>
                <w:noProof/>
                <w:lang w:val="en-IE"/>
              </w:rPr>
              <w:t>Introduction</w:t>
            </w:r>
            <w:r>
              <w:rPr>
                <w:noProof/>
                <w:webHidden/>
              </w:rPr>
              <w:tab/>
            </w:r>
            <w:r>
              <w:rPr>
                <w:noProof/>
                <w:webHidden/>
              </w:rPr>
              <w:fldChar w:fldCharType="begin"/>
            </w:r>
            <w:r>
              <w:rPr>
                <w:noProof/>
                <w:webHidden/>
              </w:rPr>
              <w:instrText xml:space="preserve"> PAGEREF _Toc515267029 \h </w:instrText>
            </w:r>
            <w:r>
              <w:rPr>
                <w:noProof/>
                <w:webHidden/>
              </w:rPr>
            </w:r>
            <w:r>
              <w:rPr>
                <w:noProof/>
                <w:webHidden/>
              </w:rPr>
              <w:fldChar w:fldCharType="separate"/>
            </w:r>
            <w:r>
              <w:rPr>
                <w:noProof/>
                <w:webHidden/>
              </w:rPr>
              <w:t>4</w:t>
            </w:r>
            <w:r>
              <w:rPr>
                <w:noProof/>
                <w:webHidden/>
              </w:rPr>
              <w:fldChar w:fldCharType="end"/>
            </w:r>
          </w:hyperlink>
        </w:p>
        <w:p w:rsidR="002E5B11" w:rsidRDefault="002E5B11">
          <w:pPr>
            <w:pStyle w:val="TOC1"/>
            <w:tabs>
              <w:tab w:val="right" w:leader="dot" w:pos="9010"/>
            </w:tabs>
            <w:rPr>
              <w:rFonts w:eastAsiaTheme="minorEastAsia" w:cstheme="minorBidi"/>
              <w:b w:val="0"/>
              <w:bCs w:val="0"/>
              <w:i w:val="0"/>
              <w:iCs w:val="0"/>
              <w:noProof/>
              <w:lang w:val="en-IE"/>
            </w:rPr>
          </w:pPr>
          <w:hyperlink w:anchor="_Toc515267030" w:history="1">
            <w:r w:rsidRPr="00654E2F">
              <w:rPr>
                <w:rStyle w:val="Hyperlink"/>
                <w:rFonts w:ascii="Times New Roman" w:hAnsi="Times New Roman" w:cs="Times New Roman"/>
                <w:noProof/>
                <w:lang w:val="en-IE"/>
              </w:rPr>
              <w:t>Literature Review</w:t>
            </w:r>
            <w:r>
              <w:rPr>
                <w:noProof/>
                <w:webHidden/>
              </w:rPr>
              <w:tab/>
            </w:r>
            <w:r>
              <w:rPr>
                <w:noProof/>
                <w:webHidden/>
              </w:rPr>
              <w:fldChar w:fldCharType="begin"/>
            </w:r>
            <w:r>
              <w:rPr>
                <w:noProof/>
                <w:webHidden/>
              </w:rPr>
              <w:instrText xml:space="preserve"> PAGEREF _Toc515267030 \h </w:instrText>
            </w:r>
            <w:r>
              <w:rPr>
                <w:noProof/>
                <w:webHidden/>
              </w:rPr>
            </w:r>
            <w:r>
              <w:rPr>
                <w:noProof/>
                <w:webHidden/>
              </w:rPr>
              <w:fldChar w:fldCharType="separate"/>
            </w:r>
            <w:r>
              <w:rPr>
                <w:noProof/>
                <w:webHidden/>
              </w:rPr>
              <w:t>5</w:t>
            </w:r>
            <w:r>
              <w:rPr>
                <w:noProof/>
                <w:webHidden/>
              </w:rPr>
              <w:fldChar w:fldCharType="end"/>
            </w:r>
          </w:hyperlink>
        </w:p>
        <w:p w:rsidR="002E5B11" w:rsidRDefault="002E5B11">
          <w:pPr>
            <w:pStyle w:val="TOC2"/>
            <w:tabs>
              <w:tab w:val="right" w:leader="dot" w:pos="9010"/>
            </w:tabs>
            <w:rPr>
              <w:rFonts w:eastAsiaTheme="minorEastAsia" w:cstheme="minorBidi"/>
              <w:b w:val="0"/>
              <w:bCs w:val="0"/>
              <w:noProof/>
              <w:sz w:val="24"/>
              <w:szCs w:val="24"/>
              <w:lang w:val="en-IE"/>
            </w:rPr>
          </w:pPr>
          <w:hyperlink w:anchor="_Toc515267031" w:history="1">
            <w:r w:rsidRPr="00654E2F">
              <w:rPr>
                <w:rStyle w:val="Hyperlink"/>
                <w:rFonts w:ascii="Times New Roman" w:hAnsi="Times New Roman" w:cs="Times New Roman"/>
                <w:noProof/>
              </w:rPr>
              <w:t>Existing Data Mining Studies</w:t>
            </w:r>
            <w:r>
              <w:rPr>
                <w:noProof/>
                <w:webHidden/>
              </w:rPr>
              <w:tab/>
            </w:r>
            <w:r>
              <w:rPr>
                <w:noProof/>
                <w:webHidden/>
              </w:rPr>
              <w:fldChar w:fldCharType="begin"/>
            </w:r>
            <w:r>
              <w:rPr>
                <w:noProof/>
                <w:webHidden/>
              </w:rPr>
              <w:instrText xml:space="preserve"> PAGEREF _Toc515267031 \h </w:instrText>
            </w:r>
            <w:r>
              <w:rPr>
                <w:noProof/>
                <w:webHidden/>
              </w:rPr>
            </w:r>
            <w:r>
              <w:rPr>
                <w:noProof/>
                <w:webHidden/>
              </w:rPr>
              <w:fldChar w:fldCharType="separate"/>
            </w:r>
            <w:r>
              <w:rPr>
                <w:noProof/>
                <w:webHidden/>
              </w:rPr>
              <w:t>5</w:t>
            </w:r>
            <w:r>
              <w:rPr>
                <w:noProof/>
                <w:webHidden/>
              </w:rPr>
              <w:fldChar w:fldCharType="end"/>
            </w:r>
          </w:hyperlink>
        </w:p>
        <w:p w:rsidR="002E5B11" w:rsidRDefault="002E5B11">
          <w:pPr>
            <w:pStyle w:val="TOC2"/>
            <w:tabs>
              <w:tab w:val="right" w:leader="dot" w:pos="9010"/>
            </w:tabs>
            <w:rPr>
              <w:rFonts w:eastAsiaTheme="minorEastAsia" w:cstheme="minorBidi"/>
              <w:b w:val="0"/>
              <w:bCs w:val="0"/>
              <w:noProof/>
              <w:sz w:val="24"/>
              <w:szCs w:val="24"/>
              <w:lang w:val="en-IE"/>
            </w:rPr>
          </w:pPr>
          <w:hyperlink w:anchor="_Toc515267032" w:history="1">
            <w:r w:rsidRPr="00654E2F">
              <w:rPr>
                <w:rStyle w:val="Hyperlink"/>
                <w:rFonts w:ascii="Times New Roman" w:hAnsi="Times New Roman" w:cs="Times New Roman"/>
                <w:noProof/>
              </w:rPr>
              <w:t>Current Numerical Weather Prediction Systems</w:t>
            </w:r>
            <w:r>
              <w:rPr>
                <w:noProof/>
                <w:webHidden/>
              </w:rPr>
              <w:tab/>
            </w:r>
            <w:r>
              <w:rPr>
                <w:noProof/>
                <w:webHidden/>
              </w:rPr>
              <w:fldChar w:fldCharType="begin"/>
            </w:r>
            <w:r>
              <w:rPr>
                <w:noProof/>
                <w:webHidden/>
              </w:rPr>
              <w:instrText xml:space="preserve"> PAGEREF _Toc515267032 \h </w:instrText>
            </w:r>
            <w:r>
              <w:rPr>
                <w:noProof/>
                <w:webHidden/>
              </w:rPr>
            </w:r>
            <w:r>
              <w:rPr>
                <w:noProof/>
                <w:webHidden/>
              </w:rPr>
              <w:fldChar w:fldCharType="separate"/>
            </w:r>
            <w:r>
              <w:rPr>
                <w:noProof/>
                <w:webHidden/>
              </w:rPr>
              <w:t>9</w:t>
            </w:r>
            <w:r>
              <w:rPr>
                <w:noProof/>
                <w:webHidden/>
              </w:rPr>
              <w:fldChar w:fldCharType="end"/>
            </w:r>
          </w:hyperlink>
        </w:p>
        <w:p w:rsidR="002E5B11" w:rsidRDefault="002E5B11">
          <w:pPr>
            <w:pStyle w:val="TOC2"/>
            <w:tabs>
              <w:tab w:val="right" w:leader="dot" w:pos="9010"/>
            </w:tabs>
            <w:rPr>
              <w:rFonts w:eastAsiaTheme="minorEastAsia" w:cstheme="minorBidi"/>
              <w:b w:val="0"/>
              <w:bCs w:val="0"/>
              <w:noProof/>
              <w:sz w:val="24"/>
              <w:szCs w:val="24"/>
              <w:lang w:val="en-IE"/>
            </w:rPr>
          </w:pPr>
          <w:hyperlink w:anchor="_Toc515267033" w:history="1">
            <w:r w:rsidRPr="00654E2F">
              <w:rPr>
                <w:rStyle w:val="Hyperlink"/>
                <w:rFonts w:ascii="Times New Roman" w:hAnsi="Times New Roman" w:cs="Times New Roman"/>
                <w:noProof/>
              </w:rPr>
              <w:t>Numerical Weather Prediction Computing Power</w:t>
            </w:r>
            <w:r>
              <w:rPr>
                <w:noProof/>
                <w:webHidden/>
              </w:rPr>
              <w:tab/>
            </w:r>
            <w:r>
              <w:rPr>
                <w:noProof/>
                <w:webHidden/>
              </w:rPr>
              <w:fldChar w:fldCharType="begin"/>
            </w:r>
            <w:r>
              <w:rPr>
                <w:noProof/>
                <w:webHidden/>
              </w:rPr>
              <w:instrText xml:space="preserve"> PAGEREF _Toc515267033 \h </w:instrText>
            </w:r>
            <w:r>
              <w:rPr>
                <w:noProof/>
                <w:webHidden/>
              </w:rPr>
            </w:r>
            <w:r>
              <w:rPr>
                <w:noProof/>
                <w:webHidden/>
              </w:rPr>
              <w:fldChar w:fldCharType="separate"/>
            </w:r>
            <w:r>
              <w:rPr>
                <w:noProof/>
                <w:webHidden/>
              </w:rPr>
              <w:t>11</w:t>
            </w:r>
            <w:r>
              <w:rPr>
                <w:noProof/>
                <w:webHidden/>
              </w:rPr>
              <w:fldChar w:fldCharType="end"/>
            </w:r>
          </w:hyperlink>
        </w:p>
        <w:p w:rsidR="006A4380" w:rsidRDefault="006A4380">
          <w:r>
            <w:rPr>
              <w:b/>
              <w:bCs/>
              <w:noProof/>
            </w:rPr>
            <w:fldChar w:fldCharType="end"/>
          </w:r>
        </w:p>
      </w:sdtContent>
    </w:sdt>
    <w:p w:rsidR="001315A7" w:rsidRDefault="006A4380" w:rsidP="001315A7">
      <w:r>
        <w:br w:type="page"/>
      </w:r>
    </w:p>
    <w:p w:rsidR="001315A7" w:rsidRPr="006A4380" w:rsidRDefault="001315A7" w:rsidP="006A4380">
      <w:pPr>
        <w:pStyle w:val="Heading1"/>
        <w:spacing w:line="360" w:lineRule="auto"/>
        <w:jc w:val="both"/>
        <w:rPr>
          <w:rFonts w:ascii="Times New Roman" w:hAnsi="Times New Roman" w:cs="Times New Roman"/>
          <w:sz w:val="28"/>
          <w:szCs w:val="28"/>
          <w:lang w:val="en-IE"/>
        </w:rPr>
      </w:pPr>
      <w:bookmarkStart w:id="0" w:name="_Toc515267028"/>
      <w:r w:rsidRPr="006A4380">
        <w:rPr>
          <w:rFonts w:ascii="Times New Roman" w:hAnsi="Times New Roman" w:cs="Times New Roman"/>
          <w:sz w:val="28"/>
          <w:szCs w:val="28"/>
          <w:lang w:val="en-IE"/>
        </w:rPr>
        <w:lastRenderedPageBreak/>
        <w:t>Abstract</w:t>
      </w:r>
      <w:bookmarkEnd w:id="0"/>
    </w:p>
    <w:p w:rsidR="001315A7" w:rsidRDefault="001315A7" w:rsidP="001315A7">
      <w:pPr>
        <w:rPr>
          <w:rFonts w:eastAsiaTheme="majorEastAsia"/>
          <w:color w:val="2F5496" w:themeColor="accent1" w:themeShade="BF"/>
        </w:rPr>
      </w:pPr>
      <w:r>
        <w:br w:type="page"/>
      </w:r>
    </w:p>
    <w:p w:rsidR="001315A7" w:rsidRPr="006A4380" w:rsidRDefault="001315A7" w:rsidP="006A4380">
      <w:pPr>
        <w:pStyle w:val="Heading1"/>
        <w:spacing w:line="360" w:lineRule="auto"/>
        <w:jc w:val="both"/>
        <w:rPr>
          <w:rFonts w:ascii="Times New Roman" w:hAnsi="Times New Roman" w:cs="Times New Roman"/>
          <w:sz w:val="28"/>
          <w:szCs w:val="28"/>
          <w:lang w:val="en-IE"/>
        </w:rPr>
      </w:pPr>
      <w:bookmarkStart w:id="1" w:name="_Toc515267029"/>
      <w:r w:rsidRPr="006A4380">
        <w:rPr>
          <w:rFonts w:ascii="Times New Roman" w:hAnsi="Times New Roman" w:cs="Times New Roman"/>
          <w:sz w:val="28"/>
          <w:szCs w:val="28"/>
          <w:lang w:val="en-IE"/>
        </w:rPr>
        <w:lastRenderedPageBreak/>
        <w:t>Introduction</w:t>
      </w:r>
      <w:bookmarkEnd w:id="1"/>
    </w:p>
    <w:p w:rsidR="00380B4A" w:rsidRDefault="000A00D3" w:rsidP="00FD4CB3">
      <w:pPr>
        <w:spacing w:line="360" w:lineRule="auto"/>
        <w:jc w:val="both"/>
      </w:pPr>
      <w:r>
        <w:t>Accurate weather prediction has the potential to greatly influence a number of industries with agriculture being one of them.</w:t>
      </w:r>
      <w:r w:rsidR="00C26D34">
        <w:t xml:space="preserve"> Up until recent</w:t>
      </w:r>
      <w:r w:rsidR="00906B33">
        <w:t>ly,</w:t>
      </w:r>
      <w:r w:rsidR="00C26D34">
        <w:t xml:space="preserve"> numerical weather prediction would </w:t>
      </w:r>
      <w:r w:rsidR="00784CAF">
        <w:t>have been considered a task for supercomputers</w:t>
      </w:r>
      <w:r w:rsidR="00A76F85">
        <w:t>, and to a certain extent</w:t>
      </w:r>
      <w:r w:rsidR="00657241">
        <w:t>,</w:t>
      </w:r>
      <w:r w:rsidR="00A76F85">
        <w:t xml:space="preserve"> still is</w:t>
      </w:r>
      <w:r w:rsidR="00784CAF">
        <w:t>. With recent advances in computing power and algorithm development, this task can now be attempted without the excessive hardware requirements.</w:t>
      </w:r>
    </w:p>
    <w:p w:rsidR="00380B4A" w:rsidRDefault="00380B4A" w:rsidP="00FD4CB3">
      <w:pPr>
        <w:spacing w:line="360" w:lineRule="auto"/>
        <w:jc w:val="both"/>
      </w:pPr>
    </w:p>
    <w:p w:rsidR="0080325E" w:rsidRDefault="00380B4A" w:rsidP="00FD4CB3">
      <w:pPr>
        <w:spacing w:line="360" w:lineRule="auto"/>
        <w:jc w:val="both"/>
      </w:pPr>
      <w:r>
        <w:t>Agricul</w:t>
      </w:r>
      <w:r w:rsidR="002944E5">
        <w:t>ture is just one industries</w:t>
      </w:r>
      <w:r>
        <w:t xml:space="preserve"> that can benefit from these advances.</w:t>
      </w:r>
      <w:r w:rsidR="0034709E">
        <w:t xml:space="preserve"> </w:t>
      </w:r>
      <w:r w:rsidR="0034709E">
        <w:fldChar w:fldCharType="begin"/>
      </w:r>
      <w:r w:rsidR="0034709E">
        <w:instrText xml:space="preserve"> ADDIN ZOTERO_ITEM CSL_CITATION {"citationID":"de7Ey6g5","properties":{"formattedCitation":"(Sivakumar, 2006)","plainCitation":"(Sivakumar, 2006)","noteIndex":0},"citationItems":[{"id":237,"uris":["http://zotero.org/users/4597499/items/8S57WA98"],"uri":["http://zotero.org/users/4597499/items/8S57WA98"],"itemData":{"id":237,"type":"article-journal","title":"Climate prediction and agriculture: current status and future challenges","container-title":"Climate Research","page":"3-17","volume":"33","source":"Crossref","abstract":"The past 2 decades have seen significant improvements in the forecasting of climate variability, based on advances in our understanding of ocean-atmosphere interactions. Such improvements permit the development of applications that predict climate at seasonal to interannual timescales, helping decision makers in the agricultural sector to deal more effectively with the effects of climate variability. The present study describes the current status of agriculture and the need for climate forecasts in light of risk management in rainfed farming, competition for limited water resources, impacts of natural disasters and the multi-dimensional impacts of extreme variability. The short history of climate prediction science demonstrates the progress made in understanding climate variability and the reliability of the predictions in the tropical Pacific region. Several case studies of climate forecast applications are described, illustrating the wide interest in such applications to help the farm sector cope with climate variability. Despite the progress achieved, several challenges lie ahead in enhancing the wider applications of climate forecasts in the agricultural sector. These include the need for improvements in the accuracy of models; generating quantitative evidence about the usefulness of climate forecasts as tools for agricultural risk management; addressing the key issues for promoting beneficial use of forecasts; responding to diverse needs of the users and involving the stakeholders more actively in climate prediction applications; giving greater priority to extension and communication activities; learning from non-adoption situations; deriving more economic benefits through climate prediction applications to trade and storage; and improving the institutional and policy environment.","DOI":"10.3354/cr033003","ISSN":"0936-577X, 1616-1572","shortTitle":"Climate prediction and agriculture","language":"en","author":[{"family":"Sivakumar","given":"Mvk"}],"issued":{"date-parts":[["2006",12,21]]}}}],"schema":"https://github.com/citation-style-language/schema/raw/master/csl-citation.json"} </w:instrText>
      </w:r>
      <w:r w:rsidR="0034709E">
        <w:fldChar w:fldCharType="separate"/>
      </w:r>
      <w:r w:rsidR="0034709E">
        <w:rPr>
          <w:noProof/>
        </w:rPr>
        <w:t>(Sivakumar, 2006)</w:t>
      </w:r>
      <w:r w:rsidR="0034709E">
        <w:fldChar w:fldCharType="end"/>
      </w:r>
      <w:r w:rsidR="00D67966">
        <w:t xml:space="preserve"> outlines that accurate long term weather prediction can be used to mitigate risk in agriculture by helping predict the success or failure of an agricultural season.</w:t>
      </w:r>
      <w:r w:rsidR="00FB4D3C">
        <w:t xml:space="preserve"> This would also lead to economic benefits, where inputs could be restricted in the event that the long term weather </w:t>
      </w:r>
      <w:r w:rsidR="00C750A9">
        <w:t>forecast is not agreeable. Similarly, accurate weather prediction could also be used to improve crop establishment and overall yields by utilising forecasts to determine optimal planting and harvesting times.</w:t>
      </w:r>
    </w:p>
    <w:p w:rsidR="0080325E" w:rsidRDefault="0080325E" w:rsidP="00FD4CB3">
      <w:pPr>
        <w:spacing w:line="360" w:lineRule="auto"/>
        <w:jc w:val="both"/>
      </w:pPr>
    </w:p>
    <w:p w:rsidR="00235687" w:rsidRDefault="00B3192D" w:rsidP="00FD4CB3">
      <w:pPr>
        <w:spacing w:line="360" w:lineRule="auto"/>
        <w:jc w:val="both"/>
      </w:pPr>
      <w:r>
        <w:t xml:space="preserve">Precise weather prediction using predictive analytics would also assist local authorities in informing the population about incoming extreme weather events, potentially saving lives and livelihoods. </w:t>
      </w:r>
      <w:r w:rsidR="00D2368D">
        <w:fldChar w:fldCharType="begin"/>
      </w:r>
      <w:r w:rsidR="00D2368D">
        <w:instrText xml:space="preserve"> ADDIN ZOTERO_ITEM CSL_CITATION {"citationID":"G1WjTdP7","properties":{"formattedCitation":"(Huang and Ran, 2003)","plainCitation":"(Huang and Ran, 2003)","noteIndex":0},"citationItems":[{"id":239,"uris":["http://zotero.org/users/4597499/items/P4FJT6ST"],"uri":["http://zotero.org/users/4597499/items/P4FJT6ST"],"itemData":{"id":239,"type":"article-journal","title":"Application of Neural Network on Traffic Speed Prediction Under Adverse Weather Conditions","page":"22","source":"Zotero","abstract":"A neural network model for predicting the traffic speed under adverse weather conditions is proposed. One link located in Chicago was chosen and all the data involved was collected from the Internet. The Back Propagation algorithm was used to train the neural network model for approaching the best prediction results. The MATLAB software was used to solve this model. The results has demonstrated that, neural network is an effective tool theory to predict traffic situation if appropriate model architecture and input data are available.","language":"en","author":[{"family":"Huang","given":"Shan-Huen"},{"family":"Ran","given":"Bin"}],"issued":{"date-parts":[["2003"]]}}}],"schema":"https://github.com/citation-style-language/schema/raw/master/csl-citation.json"} </w:instrText>
      </w:r>
      <w:r w:rsidR="00D2368D">
        <w:fldChar w:fldCharType="separate"/>
      </w:r>
      <w:r w:rsidR="00D2368D">
        <w:rPr>
          <w:noProof/>
        </w:rPr>
        <w:t>(Huang and Ran, 2003)</w:t>
      </w:r>
      <w:r w:rsidR="00D2368D">
        <w:fldChar w:fldCharType="end"/>
      </w:r>
      <w:r w:rsidR="00D2368D">
        <w:t xml:space="preserve"> outline a traf</w:t>
      </w:r>
      <w:r w:rsidR="00743BF3">
        <w:t>fic speed prediction model based on a neural network that determines the optimal speed under certain adverse circumstances such as severe weather events.</w:t>
      </w:r>
      <w:r w:rsidR="00D727E2">
        <w:t xml:space="preserve"> </w:t>
      </w:r>
    </w:p>
    <w:p w:rsidR="00A42611" w:rsidRDefault="00A42611" w:rsidP="00FD4CB3">
      <w:pPr>
        <w:spacing w:line="360" w:lineRule="auto"/>
        <w:jc w:val="both"/>
      </w:pPr>
    </w:p>
    <w:p w:rsidR="00A42611" w:rsidRPr="00A42611" w:rsidRDefault="00A42611" w:rsidP="00A42611">
      <w:pPr>
        <w:spacing w:line="360" w:lineRule="auto"/>
        <w:jc w:val="both"/>
      </w:pPr>
      <w:r>
        <w:t>In addition</w:t>
      </w:r>
      <w:r w:rsidRPr="00A42611">
        <w:t xml:space="preserve">, the ability to </w:t>
      </w:r>
      <w:r w:rsidR="005D4695">
        <w:t xml:space="preserve">accurately </w:t>
      </w:r>
      <w:r w:rsidRPr="00A42611">
        <w:t xml:space="preserve">predict </w:t>
      </w:r>
      <w:r w:rsidR="00F106AF">
        <w:t>certain</w:t>
      </w:r>
      <w:r w:rsidRPr="00A42611">
        <w:t xml:space="preserve"> weather </w:t>
      </w:r>
      <w:r w:rsidR="005D4695">
        <w:t>phenomenon</w:t>
      </w:r>
      <w:r w:rsidR="00F106AF">
        <w:t xml:space="preserve"> would greatly impact particular industries. Given a dataset with the relevant information</w:t>
      </w:r>
      <w:r w:rsidR="005B239E">
        <w:t>,</w:t>
      </w:r>
      <w:r w:rsidR="00F106AF">
        <w:t xml:space="preserve"> weather prediction</w:t>
      </w:r>
      <w:r w:rsidR="005D4695">
        <w:t xml:space="preserve"> </w:t>
      </w:r>
      <w:r w:rsidRPr="00A42611">
        <w:t xml:space="preserve">could be </w:t>
      </w:r>
      <w:r w:rsidR="00F106AF">
        <w:t>used</w:t>
      </w:r>
      <w:r w:rsidRPr="00A42611">
        <w:t xml:space="preserve"> to estimate the total hours of sunshine per day. </w:t>
      </w:r>
      <w:r w:rsidR="005D4695">
        <w:t>This</w:t>
      </w:r>
      <w:r w:rsidRPr="00A42611">
        <w:t xml:space="preserve"> information could</w:t>
      </w:r>
      <w:r w:rsidR="005D4695">
        <w:t xml:space="preserve"> then</w:t>
      </w:r>
      <w:r w:rsidRPr="00A42611">
        <w:t xml:space="preserve"> be </w:t>
      </w:r>
      <w:r w:rsidR="00776F63">
        <w:t>put to use</w:t>
      </w:r>
      <w:r w:rsidRPr="00A42611">
        <w:t xml:space="preserve"> in the solar energy industry for more efficient and cost-effective energy generation. </w:t>
      </w:r>
      <w:r w:rsidR="005D4695">
        <w:t>These examples epitomise the range of applications that accurate weather prediction can influence.</w:t>
      </w:r>
    </w:p>
    <w:p w:rsidR="00235687" w:rsidRDefault="00235687" w:rsidP="00FD4CB3">
      <w:pPr>
        <w:spacing w:line="360" w:lineRule="auto"/>
        <w:jc w:val="both"/>
      </w:pPr>
    </w:p>
    <w:p w:rsidR="00362737" w:rsidRDefault="00235687" w:rsidP="00FD4CB3">
      <w:pPr>
        <w:spacing w:line="360" w:lineRule="auto"/>
        <w:jc w:val="both"/>
      </w:pPr>
      <w:r>
        <w:t xml:space="preserve">Therefore the aim of this research is to determine if data analysis techniques can be used to accurately predict </w:t>
      </w:r>
      <w:r w:rsidR="00D42CE4">
        <w:t xml:space="preserve">short term </w:t>
      </w:r>
      <w:r>
        <w:t>weather forecasts using past data.</w:t>
      </w:r>
      <w:r w:rsidR="00AB1186">
        <w:t xml:space="preserve"> To implement this research, past data is programmatically retrieved from Met Éireann’s website to be analysed and used as a basis for the predictions.</w:t>
      </w:r>
      <w:r w:rsidR="00362737">
        <w:br w:type="page"/>
      </w:r>
    </w:p>
    <w:p w:rsidR="001315A7" w:rsidRDefault="00362737" w:rsidP="00186F49">
      <w:pPr>
        <w:pStyle w:val="Heading1"/>
        <w:spacing w:line="360" w:lineRule="auto"/>
        <w:jc w:val="both"/>
        <w:rPr>
          <w:rFonts w:ascii="Times New Roman" w:hAnsi="Times New Roman" w:cs="Times New Roman"/>
          <w:sz w:val="28"/>
          <w:szCs w:val="28"/>
          <w:lang w:val="en-IE"/>
        </w:rPr>
      </w:pPr>
      <w:bookmarkStart w:id="2" w:name="_Toc515267030"/>
      <w:r>
        <w:rPr>
          <w:rFonts w:ascii="Times New Roman" w:hAnsi="Times New Roman" w:cs="Times New Roman"/>
          <w:sz w:val="28"/>
          <w:szCs w:val="28"/>
          <w:lang w:val="en-IE"/>
        </w:rPr>
        <w:lastRenderedPageBreak/>
        <w:t>Literature Review</w:t>
      </w:r>
      <w:bookmarkEnd w:id="2"/>
    </w:p>
    <w:p w:rsidR="00557E82" w:rsidRPr="00557E82" w:rsidRDefault="00557E82" w:rsidP="00557E82">
      <w:pPr>
        <w:pStyle w:val="Heading2"/>
        <w:spacing w:line="360" w:lineRule="auto"/>
        <w:jc w:val="both"/>
        <w:rPr>
          <w:rFonts w:ascii="Times New Roman" w:hAnsi="Times New Roman" w:cs="Times New Roman"/>
          <w:sz w:val="28"/>
          <w:szCs w:val="28"/>
        </w:rPr>
      </w:pPr>
      <w:bookmarkStart w:id="3" w:name="_Toc515267031"/>
      <w:r w:rsidRPr="00557E82">
        <w:rPr>
          <w:rFonts w:ascii="Times New Roman" w:hAnsi="Times New Roman" w:cs="Times New Roman"/>
          <w:sz w:val="28"/>
          <w:szCs w:val="28"/>
        </w:rPr>
        <w:t>Existing Data Mining Studies</w:t>
      </w:r>
      <w:bookmarkEnd w:id="3"/>
    </w:p>
    <w:p w:rsidR="001315A7" w:rsidRDefault="00F87870" w:rsidP="00737639">
      <w:pPr>
        <w:spacing w:line="360" w:lineRule="auto"/>
        <w:jc w:val="both"/>
      </w:pPr>
      <w:r w:rsidRPr="00F87870">
        <w:t>There</w:t>
      </w:r>
      <w:r>
        <w:t xml:space="preserve"> are multiple existing papers that engage in the </w:t>
      </w:r>
      <w:r w:rsidR="0031004B">
        <w:t>task</w:t>
      </w:r>
      <w:r>
        <w:t xml:space="preserve"> of weather prediction, each with their </w:t>
      </w:r>
      <w:r w:rsidR="0023722B">
        <w:t xml:space="preserve">own </w:t>
      </w:r>
      <w:r>
        <w:t>unique outlook on the problem.</w:t>
      </w:r>
      <w:r w:rsidR="004F7CD8">
        <w:t xml:space="preserve"> </w:t>
      </w:r>
      <w:r w:rsidR="00CB2C68" w:rsidRPr="00556939">
        <w:fldChar w:fldCharType="begin"/>
      </w:r>
      <w:r w:rsidR="007D57A6" w:rsidRPr="00556939">
        <w:instrText xml:space="preserve"> ADDIN ZOTERO_ITEM CSL_CITATION {"citationID":"f5g32m54","properties":{"formattedCitation":"(Talib {\\i{}et al.}, 2017)","plainCitation":"(Talib et al., 2017)","noteIndex":0},"citationItems":[{"id":235,"uris":["http://zotero.org/users/4597499/items/IZ9UEMMK"],"uri":["http://zotero.org/users/4597499/items/IZ9UEMMK"],"itemData":{"id":235,"type":"article-journal","title":"Application of Data Mining Techniques in Weather Data Analysis","page":"7","source":"Zotero","abstract":"Weather analysis has been playing its vital role in meteorology and become one of the most challengeable problems both scientifically and technologically all over the world from the last century. This study carries historical weather data collected locally at Faisalabad city, Pakistan that was analyzed for useful knowledge by applying data mining techniques. Data includes ten years’ period [2007-2016]. It had been tried to extract useful practical knowledge of weather data on monthly based historical analysis. Analysis and investigation was done using data mining techniques by examining changing patterns of weather parameters which includes maximum temperature, minimum temperature, wind speed and rainfall. After preprocessing of data and outlier analysis, K-means clustering algorithm and Decision Tree algorithm were applied. Two clusters were generated by using K-means Clustering algorithm with lowest and highest of mean parameters. Whereas in decision tree algorithm, a model was developed for modeling meteorological data and it was used to train an algorithm known as the classifier. 10-fold cross validation used to generate trees. The result obtained with smallest error (33%) was selected on test data set. While for the number of rules generated of the given tree was selected with minimum error of 25%. The results showed that for the given enough set data, these techniques can be used for weather analysis and climate change studies.","language":"en","author":[{"family":"Talib","given":"M Ramzan"},{"family":"Ullah","given":"Toseef"},{"family":"Sarwar","given":"M Umer"},{"family":"Hanif","given":"M Kashif"},{"family":"Ayub","given":"Nafees"}],"issued":{"date-parts":[["2017"]]}}}],"schema":"https://github.com/citation-style-language/schema/raw/master/csl-citation.json"} </w:instrText>
      </w:r>
      <w:r w:rsidR="00CB2C68" w:rsidRPr="00556939">
        <w:fldChar w:fldCharType="separate"/>
      </w:r>
      <w:r w:rsidR="007D57A6" w:rsidRPr="00556939">
        <w:rPr>
          <w:lang w:val="en-US"/>
        </w:rPr>
        <w:t xml:space="preserve">(Talib </w:t>
      </w:r>
      <w:r w:rsidR="007D57A6" w:rsidRPr="00556939">
        <w:rPr>
          <w:iCs/>
          <w:lang w:val="en-US"/>
        </w:rPr>
        <w:t>et al.</w:t>
      </w:r>
      <w:r w:rsidR="007D57A6" w:rsidRPr="00556939">
        <w:rPr>
          <w:lang w:val="en-US"/>
        </w:rPr>
        <w:t>, 2017)</w:t>
      </w:r>
      <w:r w:rsidR="00CB2C68" w:rsidRPr="00556939">
        <w:fldChar w:fldCharType="end"/>
      </w:r>
      <w:r w:rsidR="007D57A6" w:rsidRPr="00556939">
        <w:t xml:space="preserve"> use the J48 and decision tr</w:t>
      </w:r>
      <w:r w:rsidR="00715013">
        <w:t>ee algorithm</w:t>
      </w:r>
      <w:r w:rsidR="007D57A6" w:rsidRPr="00556939">
        <w:t xml:space="preserve"> to perform an analysis on weather data from 2007 to 2016. Unlike many other studies that use machine learning algorithms to predict weather values</w:t>
      </w:r>
      <w:r w:rsidR="00785A91">
        <w:t xml:space="preserve"> or the occurrence of particular weather events</w:t>
      </w:r>
      <w:r w:rsidR="007D57A6" w:rsidRPr="00556939">
        <w:t xml:space="preserve">, the authors instead determine </w:t>
      </w:r>
      <w:r w:rsidR="00FC0973">
        <w:t xml:space="preserve">association </w:t>
      </w:r>
      <w:r w:rsidR="007D57A6" w:rsidRPr="00556939">
        <w:t>rules for the weather i.e. under what circumstances particular weather events will occur.</w:t>
      </w:r>
    </w:p>
    <w:p w:rsidR="00737639" w:rsidRPr="00737639" w:rsidRDefault="00737639" w:rsidP="00737639">
      <w:pPr>
        <w:spacing w:line="360" w:lineRule="auto"/>
        <w:jc w:val="both"/>
      </w:pPr>
    </w:p>
    <w:p w:rsidR="003066A4" w:rsidRDefault="00C93727" w:rsidP="00737639">
      <w:pPr>
        <w:spacing w:line="360" w:lineRule="auto"/>
        <w:jc w:val="both"/>
      </w:pPr>
      <w:r w:rsidRPr="00737639">
        <w:fldChar w:fldCharType="begin"/>
      </w:r>
      <w:r w:rsidR="00A02F74">
        <w:instrText xml:space="preserve"> ADDIN ZOTERO_ITEM CSL_CITATION {"citationID":"R0km2KEb","properties":{"formattedCitation":"(Sharma, Chaturvedi and Gour, 2014)","plainCitation":"(Sharma, Chaturvedi and Gour, 2014)","dontUpdate":true,"noteIndex":0},"citationItems":[{"id":250,"uris":["http://zotero.org/users/4597499/items/4IY3VK7G"],"uri":["http://zotero.org/users/4597499/items/4IY3VK7G"],"itemData":{"id":250,"type":"article-journal","title":"A Semi- Supervised Technique for Weather Condition Prediction using DBSCAN and KNN","container-title":"International Journal of Computer Applications","page":"21-26","volume":"95","issue":"10","source":"Crossref","abstract":"Weather condition prediction has always been a keen area of interest among researchers and climate change prediction experts. Due to gradual changes in the atmospheric and climatic conditions the appropriate prediction task has become a formidable challenge. In this paper we propose a semisupervised weather prediction technique to validate the predictions done for certain atmospheric parameters taken for four years on a day wise basis in a certain city. The experimental outcomes of this work show that this semi supervised technique provides appropriate results and can be used for weather condition prediction &amp; analysis.","DOI":"10.5120/16631-6500","ISSN":"09758887","language":"en","author":[{"family":"Sharma","given":"Aastha"},{"family":"Chaturvedi","given":"Setu"},{"family":"Gour","given":"Bhupesh"}],"issued":{"date-parts":[["2014",6,18]]}}}],"schema":"https://github.com/citation-style-language/schema/raw/master/csl-citation.json"} </w:instrText>
      </w:r>
      <w:r w:rsidRPr="00737639">
        <w:fldChar w:fldCharType="separate"/>
      </w:r>
      <w:r w:rsidRPr="00737639">
        <w:rPr>
          <w:noProof/>
        </w:rPr>
        <w:t>(Sharma et al., 2014)</w:t>
      </w:r>
      <w:r w:rsidRPr="00737639">
        <w:fldChar w:fldCharType="end"/>
      </w:r>
      <w:r w:rsidR="00737639" w:rsidRPr="00737639">
        <w:t xml:space="preserve"> use a combination of</w:t>
      </w:r>
      <w:r w:rsidR="00A40302">
        <w:t xml:space="preserve"> the Density Based Spatial Clustering</w:t>
      </w:r>
      <w:r w:rsidR="0054672D">
        <w:t xml:space="preserve"> of</w:t>
      </w:r>
      <w:r w:rsidR="00A40302">
        <w:t xml:space="preserve"> </w:t>
      </w:r>
      <w:r w:rsidR="0054672D">
        <w:t>Applications</w:t>
      </w:r>
      <w:r w:rsidR="00A40302">
        <w:t xml:space="preserve"> </w:t>
      </w:r>
      <w:r w:rsidR="0054672D">
        <w:t xml:space="preserve">with </w:t>
      </w:r>
      <w:r w:rsidR="00A40302">
        <w:t>Noise (</w:t>
      </w:r>
      <w:r w:rsidR="007D4025">
        <w:t>DBSCAN</w:t>
      </w:r>
      <w:r w:rsidR="00A40302">
        <w:t>)</w:t>
      </w:r>
      <w:r w:rsidR="007D4025">
        <w:t xml:space="preserve"> and </w:t>
      </w:r>
      <w:r w:rsidR="00737639" w:rsidRPr="00737639">
        <w:t>K-Nearest Neighbo</w:t>
      </w:r>
      <w:r w:rsidR="00AF040D">
        <w:t>u</w:t>
      </w:r>
      <w:r w:rsidR="00737639" w:rsidRPr="00737639">
        <w:t>r (KNN)</w:t>
      </w:r>
      <w:r w:rsidR="00A40302">
        <w:t xml:space="preserve"> algorithms</w:t>
      </w:r>
      <w:r w:rsidR="00737639" w:rsidRPr="00737639">
        <w:t xml:space="preserve"> to cluster similar data points then assign each cluster to a specific weather class. The authors state that their system</w:t>
      </w:r>
      <w:r w:rsidR="00737639">
        <w:t xml:space="preserve"> will predict the </w:t>
      </w:r>
      <w:r w:rsidR="00693147">
        <w:t>occurrence</w:t>
      </w:r>
      <w:r w:rsidR="00737639">
        <w:t xml:space="preserve"> of fog</w:t>
      </w:r>
      <w:r w:rsidR="00953633">
        <w:t>, rain and</w:t>
      </w:r>
      <w:r w:rsidR="00693147">
        <w:t xml:space="preserve"> snow</w:t>
      </w:r>
      <w:r w:rsidR="00737639">
        <w:t xml:space="preserve"> to within 90</w:t>
      </w:r>
      <w:r w:rsidR="00C82DA0">
        <w:t xml:space="preserve">%, </w:t>
      </w:r>
      <w:r w:rsidR="00693147">
        <w:t>6</w:t>
      </w:r>
      <w:r w:rsidR="00C82DA0">
        <w:t>7</w:t>
      </w:r>
      <w:r w:rsidR="00693147">
        <w:t>% and above 93%</w:t>
      </w:r>
      <w:r w:rsidR="00B05A0B">
        <w:t xml:space="preserve"> accuracy</w:t>
      </w:r>
      <w:r w:rsidR="00693147">
        <w:t xml:space="preserve"> respectively</w:t>
      </w:r>
      <w:r w:rsidR="00737639">
        <w:t>.</w:t>
      </w:r>
      <w:r w:rsidR="00693147">
        <w:t xml:space="preserve"> Although this is a relatively successful system, it is worth nothing that this system does not quantify the weather event</w:t>
      </w:r>
      <w:r w:rsidR="00AC4831">
        <w:t>, it simply classifies its occurrence</w:t>
      </w:r>
      <w:r w:rsidR="00693147">
        <w:t xml:space="preserve">. </w:t>
      </w:r>
    </w:p>
    <w:p w:rsidR="006D549E" w:rsidRDefault="006D549E" w:rsidP="00737639">
      <w:pPr>
        <w:spacing w:line="360" w:lineRule="auto"/>
        <w:jc w:val="both"/>
      </w:pPr>
    </w:p>
    <w:p w:rsidR="006D549E" w:rsidRDefault="00C20D91" w:rsidP="00737639">
      <w:pPr>
        <w:spacing w:line="360" w:lineRule="auto"/>
        <w:jc w:val="both"/>
      </w:pPr>
      <w:r>
        <w:fldChar w:fldCharType="begin"/>
      </w:r>
      <w:r w:rsidR="0035248B">
        <w:instrText xml:space="preserve"> ADDIN ZOTERO_ITEM CSL_CITATION {"citationID":"Y76qFahv","properties":{"formattedCitation":"(Kalyankar and Alaspurkar, 2013)","plainCitation":"(Kalyankar and Alaspurkar, 2013)","noteIndex":0},"citationItems":[{"id":257,"uris":["http://zotero.org/users/4597499/items/EM8SSIZZ"],"uri":["http://zotero.org/users/4597499/items/EM8SSIZZ"],"itemData":{"id":257,"type":"article-journal","title":"Data Mining Technique to Analyse the Metrological Data","container-title":"International Journal of Advanced Research in Computer Science and Software Engineering","page":"5","source":"Zotero","abstract":"Data Mining is the process of discovering new patterns from large data sets, this technology which is employed in inferring useful knowledge that can be put to use from a vast amount of data, various data mining techniques such as Classification, Prediction, Clustering and Outlier analysis can be used for the purpose. Weather is one of the meteorological data that is rich by important knowledge. Meteorological data mining is a form of data mining concerned with finding hidden patterns inside largely available meteorological data, so that the information retrieved can be transformed into usable knowledge. We know sometimes Climate affects the human society in all the possible ways. Knowledge of weather data or climate data in a region is essential for business, society, agriculture and energy applications. The main aim of this paper is to overview on Data mining Process for weather data and to study on weather data using data mining technique like clustering technique. By using this technique we can acquire Weather data and can find the hidden patterns inside the large dataset so as to transfer the retrieved information into usable knowledge for classification and prediction of climate condition. We discussed how to use a data mining technique to analyze the Metrological data like Weather data.","language":"en","author":[{"family":"Kalyankar","given":"Meghali A"},{"family":"Alaspurkar","given":"S J"}],"issued":{"date-parts":[["2013"]]}}}],"schema":"https://github.com/citation-style-language/schema/raw/master/csl-citation.json"} </w:instrText>
      </w:r>
      <w:r>
        <w:fldChar w:fldCharType="separate"/>
      </w:r>
      <w:r w:rsidR="0035248B">
        <w:rPr>
          <w:noProof/>
        </w:rPr>
        <w:t>(Kalyankar and Alaspurkar, 2013)</w:t>
      </w:r>
      <w:r>
        <w:fldChar w:fldCharType="end"/>
      </w:r>
      <w:r w:rsidR="0035248B">
        <w:t xml:space="preserve"> use the K-means clustering algorithm to create clusters of weather data which they then perform an analysis on for knowledge discovery. For the purpose of knowledge discovery any clustering algorithm should be appropriate but using the DBSCAN clustering algorithm has two distinct benefits; the number of clusters does not need to be supplied to the algorithm and it also determines and marks outliers in the data</w:t>
      </w:r>
      <w:r w:rsidR="00CC281F">
        <w:t xml:space="preserve"> meaning it can be used for outlier analysis</w:t>
      </w:r>
      <w:r w:rsidR="0035248B">
        <w:t>.</w:t>
      </w:r>
    </w:p>
    <w:p w:rsidR="002F0A34" w:rsidRDefault="002F0A34" w:rsidP="00737639">
      <w:pPr>
        <w:spacing w:line="360" w:lineRule="auto"/>
        <w:jc w:val="both"/>
      </w:pPr>
    </w:p>
    <w:p w:rsidR="002F0A34" w:rsidRDefault="002F0A34" w:rsidP="00737639">
      <w:pPr>
        <w:spacing w:line="360" w:lineRule="auto"/>
        <w:jc w:val="both"/>
      </w:pPr>
      <w:r>
        <w:fldChar w:fldCharType="begin"/>
      </w:r>
      <w:r w:rsidR="00301E16">
        <w:instrText xml:space="preserve"> ADDIN ZOTERO_ITEM CSL_CITATION {"citationID":"80SrVbmZ","properties":{"formattedCitation":"(Olaiya and Adeyemo, 2012)","plainCitation":"(Olaiya and Adeyemo, 2012)","noteIndex":0},"citationItems":[{"id":259,"uris":["http://zotero.org/users/4597499/items/8NPMN5VE"],"uri":["http://zotero.org/users/4597499/items/8NPMN5VE"],"itemData":{"id":259,"type":"article-journal","title":"Application of Data Mining Techniques in Weather Prediction and Climate Change Studies","container-title":"International Journal of Information Engineering and Electronic Business","page":"51-59","volume":"4","issue":"1","source":"Crossref","abstract":"Weather forecasting is a vital application in meteorology and has been one of the most scientifically and technologically challenging problems around the world in the last century. In this paper, we investigate the use of data mining techniques in forecasting maximum temperature, rainfall, evaporation and wind speed. This was carried out using Artificial Neural Network and Decision Tree algorithms and meteorological data collected between 2000 and 2009 from the city of Ibadan, Nigeria. A data model for the meteorological data was developed and this was used to train the classifier algorithms. The performances of these algorithms were compared using standard performance metrics, and the algorithm which gave the best results used to generate classification rules for the mean weather variables. A predictive Neural Network model was also developed for the weather prediction program and the results compared with actual weather data for the predicted periods. The results show that given enough case data, Data Mining techniques can be used for weather forecasting and climate change studies.","DOI":"10.5815/ijieeb.2012.01.07","ISSN":"20749023, 20749031","language":"en","author":[{"family":"Olaiya","given":"Folorunsho"},{"family":"Adeyemo","given":"Adesesan Barnabas"}],"issued":{"date-parts":[["2012",2,27]]}}}],"schema":"https://github.com/citation-style-language/schema/raw/master/csl-citation.json"} </w:instrText>
      </w:r>
      <w:r>
        <w:fldChar w:fldCharType="separate"/>
      </w:r>
      <w:r w:rsidR="00301E16">
        <w:rPr>
          <w:noProof/>
        </w:rPr>
        <w:t>(Olaiya and Adeyemo, 2012)</w:t>
      </w:r>
      <w:r>
        <w:fldChar w:fldCharType="end"/>
      </w:r>
      <w:r w:rsidR="00301E16">
        <w:t xml:space="preserve"> ap</w:t>
      </w:r>
      <w:r w:rsidR="00F32ACE">
        <w:t>ply two forms of</w:t>
      </w:r>
      <w:r w:rsidR="00301E16">
        <w:t xml:space="preserve"> neural network</w:t>
      </w:r>
      <w:r w:rsidR="00F32ACE">
        <w:t>s</w:t>
      </w:r>
      <w:r w:rsidR="00301E16">
        <w:t xml:space="preserve"> and </w:t>
      </w:r>
      <w:r w:rsidR="00F32ACE">
        <w:t>a decision tree</w:t>
      </w:r>
      <w:r w:rsidR="00447F7F">
        <w:t xml:space="preserve"> on data spanning ten years</w:t>
      </w:r>
      <w:r w:rsidR="00301E16">
        <w:t xml:space="preserve"> to predict a combination of weather phenomenon such as maximum temperature, rainfall, evaporation and wind speed.</w:t>
      </w:r>
      <w:r w:rsidR="001B13F5">
        <w:t xml:space="preserve"> In summary the au</w:t>
      </w:r>
      <w:r w:rsidR="00F32ACE">
        <w:t xml:space="preserve">thors used the decision tree to determine association rules resembling the work of </w:t>
      </w:r>
      <w:r w:rsidR="00F32ACE" w:rsidRPr="00F32ACE">
        <w:fldChar w:fldCharType="begin"/>
      </w:r>
      <w:r w:rsidR="00F32ACE" w:rsidRPr="00F32ACE">
        <w:instrText xml:space="preserve"> ADDIN ZOTERO_ITEM CSL_CITATION {"citationID":"mP3sn3eE","properties":{"formattedCitation":"(Talib {\\i{}et al.}, 2017)","plainCitation":"(Talib et al., 2017)","noteIndex":0},"citationItems":[{"id":235,"uris":["http://zotero.org/users/4597499/items/IZ9UEMMK"],"uri":["http://zotero.org/users/4597499/items/IZ9UEMMK"],"itemData":{"id":235,"type":"article-journal","title":"Application of Data Mining Techniques in Weather Data Analysis","page":"7","source":"Zotero","abstract":"Weather analysis has been playing its vital role in meteorology and become one of the most challengeable problems both scientifically and technologically all over the world from the last century. This study carries historical weather data collected locally at Faisalabad city, Pakistan that was analyzed for useful knowledge by applying data mining techniques. Data includes ten years’ period [2007-2016]. It had been tried to extract useful practical knowledge of weather data on monthly based historical analysis. Analysis and investigation was done using data mining techniques by examining changing patterns of weather parameters which includes maximum temperature, minimum temperature, wind speed and rainfall. After preprocessing of data and outlier analysis, K-means clustering algorithm and Decision Tree algorithm were applied. Two clusters were generated by using K-means Clustering algorithm with lowest and highest of mean parameters. Whereas in decision tree algorithm, a model was developed for modeling meteorological data and it was used to train an algorithm known as the classifier. 10-fold cross validation used to generate trees. The result obtained with smallest error (33%) was selected on test data set. While for the number of rules generated of the given tree was selected with minimum error of 25%. The results showed that for the given enough set data, these techniques can be used for weather analysis and climate change studies.","language":"en","author":[{"family":"Talib","given":"M Ramzan"},{"family":"Ullah","given":"Toseef"},{"family":"Sarwar","given":"M Umer"},{"family":"Hanif","given":"M Kashif"},{"family":"Ayub","given":"Nafees"}],"issued":{"date-parts":[["2017"]]}}}],"schema":"https://github.com/citation-style-language/schema/raw/master/csl-citation.json"} </w:instrText>
      </w:r>
      <w:r w:rsidR="00F32ACE" w:rsidRPr="00F32ACE">
        <w:fldChar w:fldCharType="separate"/>
      </w:r>
      <w:r w:rsidR="00F32ACE" w:rsidRPr="00F32ACE">
        <w:rPr>
          <w:lang w:val="en-US"/>
        </w:rPr>
        <w:t xml:space="preserve">(Talib </w:t>
      </w:r>
      <w:r w:rsidR="00F32ACE" w:rsidRPr="00F32ACE">
        <w:rPr>
          <w:iCs/>
          <w:lang w:val="en-US"/>
        </w:rPr>
        <w:t>et al.</w:t>
      </w:r>
      <w:r w:rsidR="00F32ACE" w:rsidRPr="00F32ACE">
        <w:rPr>
          <w:lang w:val="en-US"/>
        </w:rPr>
        <w:t>, 2017)</w:t>
      </w:r>
      <w:r w:rsidR="00F32ACE" w:rsidRPr="00F32ACE">
        <w:fldChar w:fldCharType="end"/>
      </w:r>
      <w:r w:rsidR="00F32ACE">
        <w:t>. Following this they implement a time lagged feed forward neural network and recurrent neural network to make predictions. Overall the time lagged feed forward neural network performed better with an error of ~24%.</w:t>
      </w:r>
    </w:p>
    <w:p w:rsidR="00524E0F" w:rsidRDefault="00524E0F" w:rsidP="00737639">
      <w:pPr>
        <w:spacing w:line="360" w:lineRule="auto"/>
        <w:jc w:val="both"/>
      </w:pPr>
    </w:p>
    <w:p w:rsidR="00524E0F" w:rsidRDefault="00524E0F" w:rsidP="00737639">
      <w:pPr>
        <w:spacing w:line="360" w:lineRule="auto"/>
        <w:jc w:val="both"/>
      </w:pPr>
      <w:r w:rsidRPr="00524E0F">
        <w:fldChar w:fldCharType="begin"/>
      </w:r>
      <w:r w:rsidRPr="00524E0F">
        <w:instrText xml:space="preserve"> ADDIN ZOTERO_ITEM CSL_CITATION {"citationID":"t6DZmnmR","properties":{"formattedCitation":"(Jan {\\i{}et al.}, 2008)","plainCitation":"(Jan et al., 2008)","noteIndex":0},"citationItems":[{"id":261,"uris":["http://zotero.org/users/4597499/items/X722IXE6"],"uri":["http://zotero.org/users/4597499/items/X722IXE6"],"itemData":{"id":261,"type":"chapter","title":"Seasonal to Inter-annual Climate Prediction Using Data Mining KNN Technique","container-title":"Wireless Networks, Information Processing and Systems","publisher":"Springer Berlin Heidelberg","publisher-place":"Berlin, Heidelberg","page":"40-51","volume":"20","source":"Crossref","event-place":"Berlin, Heidelberg","abstract":"The impact of seasonal to inter-annual climate prediction on society, business, agriculture and almost all aspects of human life, force the scientist to give proper attention to the matter. The last few years show tremendous achievements in this field. All systems and techniques developed so far, use the Sea Surface Temperature (SST) as the main factor, among other seasonal climatic attributes. Statistical and mathematical models are then used for further climate predictions. In this paper, we develop a system that uses the historical weather data of a region (rain, wind speed, dew point, temperature, etc.), and apply the data-mining algorithm “K-Nearest Neighbor (KNN)” for classification of these historical data into a specific time span. The k nearest time spans (k nearest neighbors) are then taken to predict the weather. Our experiments show that the system generates accurate results within reasonable time for months in advance.","URL":"http://link.springer.com/10.1007/978-3-540-89853-5_7","ISBN":"978-3-540-89852-8","note":"DOI: 10.1007/978-3-540-89853-5_7","language":"en","editor":[{"family":"Hussain","given":"D. M. Akbar"},{"family":"Rajput","given":"Abdul Qadeer Khan"},{"family":"Chowdhry","given":"Bhawani Shankar"},{"family":"Gee","given":"Quintin"}],"author":[{"family":"Jan","given":"Zahoor"},{"family":"Abrar","given":"Muhammad"},{"family":"Bashir","given":"Shariq"},{"family":"Mirza","given":"Anwar M."}],"issued":{"date-parts":[["2008"]]},"accessed":{"date-parts":[["2018",5,16]]}}}],"schema":"https://github.com/citation-style-language/schema/raw/master/csl-citation.json"} </w:instrText>
      </w:r>
      <w:r w:rsidRPr="00524E0F">
        <w:fldChar w:fldCharType="separate"/>
      </w:r>
      <w:r w:rsidRPr="00524E0F">
        <w:rPr>
          <w:lang w:val="en-US"/>
        </w:rPr>
        <w:t xml:space="preserve">(Jan </w:t>
      </w:r>
      <w:r w:rsidRPr="00524E0F">
        <w:rPr>
          <w:iCs/>
          <w:lang w:val="en-US"/>
        </w:rPr>
        <w:t>et al.</w:t>
      </w:r>
      <w:r w:rsidRPr="00524E0F">
        <w:rPr>
          <w:lang w:val="en-US"/>
        </w:rPr>
        <w:t>, 2008)</w:t>
      </w:r>
      <w:r w:rsidRPr="00524E0F">
        <w:fldChar w:fldCharType="end"/>
      </w:r>
      <w:r>
        <w:t xml:space="preserve"> </w:t>
      </w:r>
      <w:r w:rsidR="00950A7F">
        <w:t>perform seasonal climate prediction using the KNN algorithm</w:t>
      </w:r>
      <w:r w:rsidR="006C76BD">
        <w:t xml:space="preserve"> based on ten years of past data</w:t>
      </w:r>
      <w:r w:rsidR="00950A7F">
        <w:t>.</w:t>
      </w:r>
      <w:r w:rsidR="00870B1E">
        <w:t xml:space="preserve"> In this scenario, the data consisted of  seventeen features based on ten </w:t>
      </w:r>
      <w:r w:rsidR="00870B1E">
        <w:lastRenderedPageBreak/>
        <w:t>locations.</w:t>
      </w:r>
      <w:r w:rsidR="00885AF5">
        <w:t xml:space="preserve"> The authors </w:t>
      </w:r>
      <w:r w:rsidR="00742F15">
        <w:t>found that when predicting a</w:t>
      </w:r>
      <w:r w:rsidR="00885AF5">
        <w:t xml:space="preserve"> Boolean attribute</w:t>
      </w:r>
      <w:r w:rsidR="00742F15">
        <w:t>,</w:t>
      </w:r>
      <w:r w:rsidR="00885AF5">
        <w:t xml:space="preserve"> such as</w:t>
      </w:r>
      <w:r w:rsidR="00742F15">
        <w:t xml:space="preserve"> the presence of</w:t>
      </w:r>
      <w:r w:rsidR="00885AF5">
        <w:t xml:space="preserve"> </w:t>
      </w:r>
      <w:r w:rsidR="00E2315E">
        <w:t xml:space="preserve">fog </w:t>
      </w:r>
      <w:r w:rsidR="00742F15">
        <w:t>or</w:t>
      </w:r>
      <w:r w:rsidR="00E2315E">
        <w:t xml:space="preserve"> snow</w:t>
      </w:r>
      <w:r w:rsidR="00742F15">
        <w:t>,</w:t>
      </w:r>
      <w:r w:rsidR="00E2315E">
        <w:t xml:space="preserve"> they could achieve accuracies of 96.6% and greater.</w:t>
      </w:r>
      <w:r w:rsidR="00742F15">
        <w:t xml:space="preserve"> </w:t>
      </w:r>
    </w:p>
    <w:p w:rsidR="005647EB" w:rsidRDefault="005647EB" w:rsidP="00737639">
      <w:pPr>
        <w:spacing w:line="360" w:lineRule="auto"/>
        <w:jc w:val="both"/>
      </w:pPr>
    </w:p>
    <w:p w:rsidR="00422C22" w:rsidRDefault="00422C22" w:rsidP="00737639">
      <w:pPr>
        <w:spacing w:line="360" w:lineRule="auto"/>
        <w:jc w:val="both"/>
      </w:pPr>
      <w:r>
        <w:fldChar w:fldCharType="begin"/>
      </w:r>
      <w:r w:rsidR="00A02F74">
        <w:instrText xml:space="preserve"> ADDIN ZOTERO_ITEM CSL_CITATION {"citationID":"gAsYmw9k","properties":{"formattedCitation":"(Petre, no date)","plainCitation":"(Petre, no date)","dontUpdate":true,"noteIndex":0},"citationItems":[{"id":263,"uris":["http://zotero.org/users/4597499/items/5ZIDZHEF"],"uri":["http://zotero.org/users/4597499/items/5ZIDZHEF"],"itemData":{"id":263,"type":"article-journal","title":"A Decision Tree for Weather Prediction","page":"6","source":"Zotero","abstract":"A decision tree represents a decision support tool very often used because it is simple to understand and interpret. Classification and Regression Trees - CART - is a technique formed by a collection of rules based on values of certain variables in the modelling data set. This paper presents a small application of CART for whether prediction. It had been chosen the data collection registered over Hong Kong. The data was recorded between 2002 and 2005. To build the decision tree we used a free data mining software available under the GNU General Public License– Weka. Then, there are presented the decision tree, the results and the statistical information about the data used to generate the decision model.","language":"en","author":[{"family":"Petre","given":"Elia Georgiana"}]}}],"schema":"https://github.com/citation-style-language/schema/raw/master/csl-citation.json"} </w:instrText>
      </w:r>
      <w:r>
        <w:fldChar w:fldCharType="separate"/>
      </w:r>
      <w:r w:rsidR="005E748B">
        <w:rPr>
          <w:noProof/>
        </w:rPr>
        <w:t>(Petre, n.d.)</w:t>
      </w:r>
      <w:r>
        <w:fldChar w:fldCharType="end"/>
      </w:r>
      <w:r w:rsidR="005E748B">
        <w:t xml:space="preserve"> uses a decision tree for temperature prediction modelled as a classification problem where the output temperatures </w:t>
      </w:r>
      <w:r w:rsidR="006C7622">
        <w:t>are transformed</w:t>
      </w:r>
      <w:r w:rsidR="005E748B">
        <w:t xml:space="preserve"> in</w:t>
      </w:r>
      <w:r w:rsidR="006C7622">
        <w:t>to</w:t>
      </w:r>
      <w:r w:rsidR="005E748B">
        <w:t xml:space="preserve"> certain ranges determined by the author. The author uses data collected from 2002 to 2005 for Hong Kong.</w:t>
      </w:r>
      <w:r w:rsidR="000F266C">
        <w:t xml:space="preserve"> The </w:t>
      </w:r>
      <w:r w:rsidR="007C5A25">
        <w:t>model</w:t>
      </w:r>
      <w:r w:rsidR="00CC784E">
        <w:t xml:space="preserve"> is evaluated</w:t>
      </w:r>
      <w:r w:rsidR="000F266C">
        <w:t xml:space="preserve"> </w:t>
      </w:r>
      <w:r w:rsidR="00CC784E">
        <w:t xml:space="preserve"> </w:t>
      </w:r>
      <w:r w:rsidR="000F266C">
        <w:t>under numerous classification metrics for each of the</w:t>
      </w:r>
      <w:r w:rsidR="006C7622">
        <w:t xml:space="preserve"> temperature range classes. The</w:t>
      </w:r>
      <w:r w:rsidR="000F266C">
        <w:t xml:space="preserve"> system resulted in training accuracies of 83.33%. Unfortunately the author did</w:t>
      </w:r>
      <w:r w:rsidR="006C7622">
        <w:t xml:space="preserve"> not</w:t>
      </w:r>
      <w:r w:rsidR="000F266C">
        <w:t xml:space="preserve"> evaluate the trained model on an independent test set meaning the true significance o</w:t>
      </w:r>
      <w:r w:rsidR="006C7622">
        <w:t>f the model can not be determin</w:t>
      </w:r>
      <w:r w:rsidR="000F266C">
        <w:t>ed.</w:t>
      </w:r>
    </w:p>
    <w:p w:rsidR="00A332BB" w:rsidRDefault="00A332BB" w:rsidP="00737639">
      <w:pPr>
        <w:spacing w:line="360" w:lineRule="auto"/>
        <w:jc w:val="both"/>
      </w:pPr>
    </w:p>
    <w:p w:rsidR="00A332BB" w:rsidRDefault="00A02F74" w:rsidP="00737639">
      <w:pPr>
        <w:spacing w:line="360" w:lineRule="auto"/>
        <w:jc w:val="both"/>
      </w:pPr>
      <w:r>
        <w:fldChar w:fldCharType="begin"/>
      </w:r>
      <w:r>
        <w:instrText xml:space="preserve"> ADDIN ZOTERO_ITEM CSL_CITATION {"citationID":"F5oh13B7","properties":{"formattedCitation":"(Al\\uc0\\u173{}Roby and Alaa M, 2011)","plainCitation":"(Al­Roby and Alaa M, 2011)","noteIndex":0},"citationItems":[{"id":265,"uris":["http://zotero.org/users/4597499/items/5FGN6CVE"],"uri":["http://zotero.org/users/4597499/items/5FGN6CVE"],"itemData":{"id":265,"type":"article-journal","title":"Data Mining Techniques for Wind Speed Analysis","page":"6","volume":"2","issue":"1","source":"Zotero","abstract":"Weather Data Mining is a form of Data mining concerned with finding hidden patterns inside largely available meteorological data, so that the information retrieved can be transformed into usable knowledge. In this paper we used meteorological data mining to analyze wind speed behavior. The data was recorded between 2004 to November 2006 daily historical data by meteorological station of Gaza. After preprocessing the data, we applied data mining techniques: association rules, classification, cluster and outlier analysis. From these four tasks, we found the most appropriate of these techniques to be applied on weather data is classification task, especially the neural networks method because the nature of the data is time series.","language":"en","author":[{"family":"Al­Roby","given":"Marwa F"},{"family":"Alaa M","given":". El­Halees"}],"issued":{"date-parts":[["2011"]]}}}],"schema":"https://github.com/citation-style-language/schema/raw/master/csl-citation.json"} </w:instrText>
      </w:r>
      <w:r>
        <w:fldChar w:fldCharType="separate"/>
      </w:r>
      <w:r w:rsidRPr="00A02F74">
        <w:rPr>
          <w:lang w:val="en-US"/>
        </w:rPr>
        <w:t>(Al­Roby and Alaa M, 2011)</w:t>
      </w:r>
      <w:r>
        <w:fldChar w:fldCharType="end"/>
      </w:r>
      <w:r>
        <w:t xml:space="preserve"> </w:t>
      </w:r>
      <w:r w:rsidR="008938B1">
        <w:t>performed numerous data mining techniques to determine wind speed, which was again treated as a classification problem.</w:t>
      </w:r>
      <w:r w:rsidR="00D53AFC">
        <w:t xml:space="preserve"> The authors used </w:t>
      </w:r>
      <w:r w:rsidR="006C4145">
        <w:t xml:space="preserve">ten years of </w:t>
      </w:r>
      <w:r w:rsidR="00D53AFC">
        <w:t xml:space="preserve">historical </w:t>
      </w:r>
      <w:r w:rsidR="006C4145">
        <w:t xml:space="preserve">daily </w:t>
      </w:r>
      <w:r w:rsidR="00D53AFC">
        <w:t xml:space="preserve">data for use in their case study. </w:t>
      </w:r>
      <w:r w:rsidR="005F5828">
        <w:t>The authors perform some interesting transformations of the data so each observation contains the windspeed v</w:t>
      </w:r>
      <w:r w:rsidR="00056E12">
        <w:t xml:space="preserve">alues for the previous two days. Following this the target column of windspeed is </w:t>
      </w:r>
      <w:r w:rsidR="00A90A3E">
        <w:t>discretized</w:t>
      </w:r>
      <w:r w:rsidR="00056E12">
        <w:t>.</w:t>
      </w:r>
      <w:r w:rsidR="008274B3">
        <w:t xml:space="preserve"> The authors approach the problem using multiple techniques such as association rule mining, classification and clustering.</w:t>
      </w:r>
      <w:r w:rsidR="0004085D">
        <w:t xml:space="preserve"> In terms of classifying future wind speeds, the authors use two algorithms KNN and a feed forward neural network. The authors note that KNN and the feed forward neural network reach 62.70% and 67.37% accuracy respectively.</w:t>
      </w:r>
    </w:p>
    <w:p w:rsidR="006B4E9E" w:rsidRDefault="006B4E9E" w:rsidP="00737639">
      <w:pPr>
        <w:spacing w:line="360" w:lineRule="auto"/>
        <w:jc w:val="both"/>
      </w:pPr>
    </w:p>
    <w:p w:rsidR="006B4E9E" w:rsidRDefault="00D86CF8" w:rsidP="00737639">
      <w:pPr>
        <w:spacing w:line="360" w:lineRule="auto"/>
        <w:jc w:val="both"/>
      </w:pPr>
      <w:r>
        <w:t xml:space="preserve">Similarly </w:t>
      </w:r>
      <w:r>
        <w:fldChar w:fldCharType="begin"/>
      </w:r>
      <w:r w:rsidR="00F35C3E">
        <w:instrText xml:space="preserve"> ADDIN ZOTERO_ITEM CSL_CITATION {"citationID":"4OMKzUOH","properties":{"formattedCitation":"(Kohail and El-Halees, 2011)","plainCitation":"(Kohail and El-Halees, 2011)","noteIndex":0},"citationItems":[{"id":267,"uris":["http://zotero.org/users/4597499/items/E2W9DRRH"],"uri":["http://zotero.org/users/4597499/items/E2W9DRRH"],"itemData":{"id":267,"type":"article-journal","title":"Implementation of Data Mining Techniques for Meteorological Data Analysis","page":"5","volume":"1","issue":"3","source":"Zotero","abstract":"Meteorological data mining is a form of data mining concerned with finding hidden patterns inside largely available meteorological data, so that the information retrieved can be transformed into usable knowledge. Weather is one of the meteorological data that is rich by important knowledge. In this paper we try to extract useful knowledge from weather daily historical data collected locally at Gaza Strip city. The data include nine years period [1977-1985]. After data preprocessing, we apply outlier analysis, clustering, prediction, classification and association rules mining techniques. For each mining technique, we present the extracted knowledge and describe its importance in meteorological field.","language":"en","author":[{"family":"Kohail","given":"Sarah N"},{"family":"El-Halees","given":"Alaa M"}],"issued":{"date-parts":[["2011"]]}}}],"schema":"https://github.com/citation-style-language/schema/raw/master/csl-citation.json"} </w:instrText>
      </w:r>
      <w:r>
        <w:fldChar w:fldCharType="separate"/>
      </w:r>
      <w:r w:rsidR="00F35C3E">
        <w:rPr>
          <w:noProof/>
        </w:rPr>
        <w:t>(Kohail and El-Halees, 2011)</w:t>
      </w:r>
      <w:r>
        <w:fldChar w:fldCharType="end"/>
      </w:r>
      <w:r w:rsidR="00F35C3E">
        <w:t xml:space="preserve"> perform numerous data mining techniques on weather data from 1977 to 1985.</w:t>
      </w:r>
      <w:r w:rsidR="00F66B9D">
        <w:t xml:space="preserve"> The techniques performed include outlier analysis, clustering, numerical prediction, classification and association rule mining.</w:t>
      </w:r>
      <w:r w:rsidR="00ED47F1">
        <w:t xml:space="preserve"> The authors perform an interesting operation</w:t>
      </w:r>
      <w:r w:rsidR="00EB7E04">
        <w:t xml:space="preserve"> called linear interpolation which is used to fill in missing values between </w:t>
      </w:r>
      <w:r w:rsidR="00E206C5">
        <w:t xml:space="preserve">a </w:t>
      </w:r>
      <w:r w:rsidR="00EB7E04">
        <w:t xml:space="preserve">known </w:t>
      </w:r>
      <w:r w:rsidR="00E206C5">
        <w:t xml:space="preserve">amount of </w:t>
      </w:r>
      <w:r w:rsidR="00EB7E04">
        <w:t>data points</w:t>
      </w:r>
      <w:r w:rsidR="00A84874">
        <w:t xml:space="preserve"> by fitting a polynomial curve to the data</w:t>
      </w:r>
      <w:r w:rsidR="00EB7E04">
        <w:t>. This operation is often used to fill in missing data in time series problems.</w:t>
      </w:r>
      <w:r w:rsidR="00DC0670">
        <w:t xml:space="preserve"> Like </w:t>
      </w:r>
      <w:r w:rsidR="00DC0670">
        <w:fldChar w:fldCharType="begin"/>
      </w:r>
      <w:r w:rsidR="00DC0670">
        <w:instrText xml:space="preserve"> ADDIN ZOTERO_ITEM CSL_CITATION {"citationID":"iPnDfvuk","properties":{"formattedCitation":"(Al\\uc0\\u173{}Roby and Alaa M, 2011)","plainCitation":"(Al­Roby and Alaa M, 2011)","noteIndex":0},"citationItems":[{"id":265,"uris":["http://zotero.org/users/4597499/items/5FGN6CVE"],"uri":["http://zotero.org/users/4597499/items/5FGN6CVE"],"itemData":{"id":265,"type":"article-journal","title":"Data Mining Techniques for Wind Speed Analysis","page":"6","volume":"2","issue":"1","source":"Zotero","abstract":"Weather Data Mining is a form of Data mining concerned with finding hidden patterns inside largely available meteorological data, so that the information retrieved can be transformed into usable knowledge. In this paper we used meteorological data mining to analyze wind speed behavior. The data was recorded between 2004 to November 2006 daily historical data by meteorological station of Gaza. After preprocessing the data, we applied data mining techniques: association rules, classification, cluster and outlier analysis. From these four tasks, we found the most appropriate of these techniques to be applied on weather data is classification task, especially the neural networks method because the nature of the data is time series.","language":"en","author":[{"family":"Al­Roby","given":"Marwa F"},{"family":"Alaa M","given":". El­Halees"}],"issued":{"date-parts":[["2011"]]}}}],"schema":"https://github.com/citation-style-language/schema/raw/master/csl-citation.json"} </w:instrText>
      </w:r>
      <w:r w:rsidR="00DC0670">
        <w:fldChar w:fldCharType="separate"/>
      </w:r>
      <w:r w:rsidR="00DC0670" w:rsidRPr="00DC0670">
        <w:rPr>
          <w:lang w:val="en-US"/>
        </w:rPr>
        <w:t>(Al­Roby and Alaa M, 2011)</w:t>
      </w:r>
      <w:r w:rsidR="00DC0670">
        <w:fldChar w:fldCharType="end"/>
      </w:r>
      <w:r w:rsidR="00DC0670">
        <w:t>, the authors create three new variables in the dataset that represent the previous three days temperatures, for each observation.</w:t>
      </w:r>
      <w:r w:rsidR="00717DED">
        <w:t xml:space="preserve"> After performing</w:t>
      </w:r>
      <w:r w:rsidR="0004354D">
        <w:t xml:space="preserve"> an</w:t>
      </w:r>
      <w:r w:rsidR="00717DED">
        <w:t xml:space="preserve"> outlier analysis</w:t>
      </w:r>
      <w:r w:rsidR="0004354D">
        <w:t>, the results</w:t>
      </w:r>
      <w:r w:rsidR="00717DED">
        <w:t xml:space="preserve"> </w:t>
      </w:r>
      <w:r w:rsidR="0004354D">
        <w:t>indicate</w:t>
      </w:r>
      <w:r w:rsidR="00717DED">
        <w:t xml:space="preserve"> </w:t>
      </w:r>
      <w:r w:rsidR="0004354D">
        <w:t>that the outliers contain</w:t>
      </w:r>
      <w:r w:rsidR="00717DED">
        <w:t xml:space="preserve"> both real and </w:t>
      </w:r>
      <w:r w:rsidR="0004354D">
        <w:t>input error observations. Instead of removing the incorrect observations</w:t>
      </w:r>
      <w:r w:rsidR="008623BE">
        <w:t xml:space="preserve"> only</w:t>
      </w:r>
      <w:r w:rsidR="0004354D">
        <w:t>, the authors decided to remove all outliers.</w:t>
      </w:r>
    </w:p>
    <w:p w:rsidR="00425C32" w:rsidRDefault="00425C32" w:rsidP="00737639">
      <w:pPr>
        <w:spacing w:line="360" w:lineRule="auto"/>
        <w:jc w:val="both"/>
      </w:pPr>
    </w:p>
    <w:p w:rsidR="00425C32" w:rsidRDefault="00425C32" w:rsidP="00737639">
      <w:pPr>
        <w:spacing w:line="360" w:lineRule="auto"/>
        <w:jc w:val="both"/>
      </w:pPr>
      <w:r>
        <w:t xml:space="preserve">In terms of </w:t>
      </w:r>
      <w:r w:rsidR="009B1EBF">
        <w:t>prediction</w:t>
      </w:r>
      <w:r>
        <w:t xml:space="preserve"> </w:t>
      </w:r>
      <w:r>
        <w:fldChar w:fldCharType="begin"/>
      </w:r>
      <w:r w:rsidR="009B1EBF">
        <w:instrText xml:space="preserve"> ADDIN ZOTERO_ITEM CSL_CITATION {"citationID":"1ElYTmJ4","properties":{"formattedCitation":"(Kohail and El-Halees, 2011)","plainCitation":"(Kohail and El-Halees, 2011)","noteIndex":0},"citationItems":[{"id":267,"uris":["http://zotero.org/users/4597499/items/E2W9DRRH"],"uri":["http://zotero.org/users/4597499/items/E2W9DRRH"],"itemData":{"id":267,"type":"article-journal","title":"Implementation of Data Mining Techniques for Meteorological Data Analysis","page":"5","volume":"1","issue":"3","source":"Zotero","abstract":"Meteorological data mining is a form of data mining concerned with finding hidden patterns inside largely available meteorological data, so that the information retrieved can be transformed into usable knowledge. Weather is one of the meteorological data that is rich by important knowledge. In this paper we try to extract useful knowledge from weather daily historical data collected locally at Gaza Strip city. The data include nine years period [1977-1985]. After data preprocessing, we apply outlier analysis, clustering, prediction, classification and association rules mining techniques. For each mining technique, we present the extracted knowledge and describe its importance in meteorological field.","language":"en","author":[{"family":"Kohail","given":"Sarah N"},{"family":"El-Halees","given":"Alaa M"}],"issued":{"date-parts":[["2011"]]}}}],"schema":"https://github.com/citation-style-language/schema/raw/master/csl-citation.json"} </w:instrText>
      </w:r>
      <w:r>
        <w:fldChar w:fldCharType="separate"/>
      </w:r>
      <w:r w:rsidR="009B1EBF">
        <w:rPr>
          <w:noProof/>
        </w:rPr>
        <w:t>(Kohail and El-Halees, 2011)</w:t>
      </w:r>
      <w:r>
        <w:fldChar w:fldCharType="end"/>
      </w:r>
      <w:r w:rsidR="009B1EBF">
        <w:t xml:space="preserve"> use an Artificial Neural Network (ANN) and least median squares linear regression to predict daily average temperature. This results in </w:t>
      </w:r>
      <w:r w:rsidR="009B1EBF">
        <w:lastRenderedPageBreak/>
        <w:t>the ANN having a lower correlation coefficient between the actual and predicated temperatures. The authors also perform daily temperature prediction from a classification perspective using four models. Like previous studies, the data is discretized so temperatures are classed as cold, warm or hot. The algorithms used are Naïve Bayes, KNN, decision trees and an ANN.</w:t>
      </w:r>
      <w:r w:rsidR="00773A8E">
        <w:t xml:space="preserve"> The individual accuracies range from 81.40% to 85.77% where the best accuracy was produced by the ANN.</w:t>
      </w:r>
    </w:p>
    <w:p w:rsidR="00620F6C" w:rsidRDefault="00620F6C" w:rsidP="00737639">
      <w:pPr>
        <w:spacing w:line="360" w:lineRule="auto"/>
        <w:jc w:val="both"/>
      </w:pPr>
    </w:p>
    <w:p w:rsidR="00E06059" w:rsidRDefault="00620F6C" w:rsidP="00737639">
      <w:pPr>
        <w:spacing w:line="360" w:lineRule="auto"/>
        <w:jc w:val="both"/>
      </w:pPr>
      <w:r w:rsidRPr="00742AA4">
        <w:fldChar w:fldCharType="begin"/>
      </w:r>
      <w:r w:rsidR="001B41E8" w:rsidRPr="00742AA4">
        <w:instrText xml:space="preserve"> ADDIN ZOTERO_ITEM CSL_CITATION {"citationID":"eYbmWL2f","properties":{"formattedCitation":"(PAL {\\i{}et al.}, no date)","plainCitation":"(PAL et al., no date)","noteIndex":0},"citationItems":[{"id":270,"uris":["http://zotero.org/users/4597499/items/RXAAYXHU"],"uri":["http://zotero.org/users/4597499/items/RXAAYXHU"],"itemData":{"id":270,"type":"article-journal","title":"Short Term Prediction of Atmospheric Temperature using Neural Networks","page":"1","source":"Zotero","abstract":"In this paper, a neural network based forecasting model for the maximum and the minimum temperature for the ground level is proposed. A backpropagation method of gradient-decent learning in multi-layer perceptron (MLP) type of neural network with only one hidden layer is considered. This network consists of 25 input nodes and two output nodes. The network is trained with a varying number of nodes in the hidden layer using a set of training sample and each of them is tested with a set of test sample. It accepts previous two consecutive days information (such as pressures, temperatures, relative humidities, etc.) as inputs for the estimation of the maximum and the minimum temperature as output. The network with 20 or less neurons in the hidden layer is found to be \"optimum\" and it produces an error within </w:instrText>
      </w:r>
      <w:r w:rsidR="001B41E8" w:rsidRPr="00742AA4">
        <w:instrText xml:space="preserve">2° C for 80% of test cases.","author":[{"family":"PAL","given":"S"},{"family":"DAS","given":"J"},{"family":"SENGUPTA","given":"P"},{"family":"BANERJEE","given":"S K"}]}}],"schema":"https://github.com/citation-style-language/schema/raw/master/csl-citation.json"} </w:instrText>
      </w:r>
      <w:r w:rsidRPr="00742AA4">
        <w:fldChar w:fldCharType="separate"/>
      </w:r>
      <w:r w:rsidR="001B41E8" w:rsidRPr="00742AA4">
        <w:rPr>
          <w:lang w:val="en-US"/>
        </w:rPr>
        <w:t xml:space="preserve">(PAL </w:t>
      </w:r>
      <w:r w:rsidR="001B41E8" w:rsidRPr="00742AA4">
        <w:rPr>
          <w:iCs/>
          <w:lang w:val="en-US"/>
        </w:rPr>
        <w:t>et al.</w:t>
      </w:r>
      <w:r w:rsidR="001B41E8" w:rsidRPr="00742AA4">
        <w:rPr>
          <w:lang w:val="en-US"/>
        </w:rPr>
        <w:t>, n.d.)</w:t>
      </w:r>
      <w:r w:rsidRPr="00742AA4">
        <w:fldChar w:fldCharType="end"/>
      </w:r>
      <w:r w:rsidR="001B41E8" w:rsidRPr="00742AA4">
        <w:t xml:space="preserve"> </w:t>
      </w:r>
      <w:r w:rsidR="00114C6D" w:rsidRPr="00742AA4">
        <w:t>outline how they used</w:t>
      </w:r>
      <w:r w:rsidR="00261C8F">
        <w:t xml:space="preserve"> a back-</w:t>
      </w:r>
      <w:r w:rsidR="001B41E8" w:rsidRPr="00742AA4">
        <w:t>propagated ANN to predict minimum and maximum ground level temperatures. The authors perform some basic feature engineering by shifting the data so it includes measurements from the previous two days like many of the</w:t>
      </w:r>
      <w:r w:rsidR="004E38F3" w:rsidRPr="00742AA4">
        <w:t xml:space="preserve"> previous</w:t>
      </w:r>
      <w:r w:rsidR="001B41E8" w:rsidRPr="00742AA4">
        <w:t xml:space="preserve"> authors have already done.</w:t>
      </w:r>
      <w:r w:rsidR="001F524F" w:rsidRPr="00742AA4">
        <w:t xml:space="preserve"> By doing this, the ANN should be able to look at the effects of previous weather events on each observation.</w:t>
      </w:r>
      <w:r w:rsidR="00114C6D" w:rsidRPr="00742AA4">
        <w:t xml:space="preserve"> </w:t>
      </w:r>
      <w:r w:rsidR="00742AA4" w:rsidRPr="00742AA4">
        <w:t>The authors found that the optimal ANN had an error rate of 2</w:t>
      </w:r>
      <w:r w:rsidR="00742AA4" w:rsidRPr="00742AA4">
        <w:rPr>
          <w:bCs/>
          <w:color w:val="000000"/>
          <w:shd w:val="clear" w:color="auto" w:fill="FFFFFF"/>
        </w:rPr>
        <w:t xml:space="preserve"> °C</w:t>
      </w:r>
      <w:r w:rsidR="00742AA4">
        <w:rPr>
          <w:bCs/>
          <w:color w:val="000000"/>
          <w:shd w:val="clear" w:color="auto" w:fill="FFFFFF"/>
        </w:rPr>
        <w:t xml:space="preserve"> 80% of the time.</w:t>
      </w:r>
    </w:p>
    <w:p w:rsidR="00114C6D" w:rsidRDefault="00114C6D" w:rsidP="00737639">
      <w:pPr>
        <w:spacing w:line="360" w:lineRule="auto"/>
        <w:jc w:val="both"/>
      </w:pPr>
    </w:p>
    <w:p w:rsidR="00805ACC" w:rsidRDefault="0056602D" w:rsidP="00737639">
      <w:pPr>
        <w:spacing w:line="360" w:lineRule="auto"/>
        <w:jc w:val="both"/>
      </w:pPr>
      <w:r>
        <w:fldChar w:fldCharType="begin"/>
      </w:r>
      <w:r>
        <w:instrText xml:space="preserve"> ADDIN ZOTERO_ITEM CSL_CITATION {"citationID":"dCJyAeHR","properties":{"formattedCitation":"(Nagalakshmi, Usha and Ramanathan, 2013)","plainCitation":"(Nagalakshmi, Usha and Ramanathan, 2013)","noteIndex":0},"citationItems":[{"id":272,"uris":["http://zotero.org/users/4597499/items/ACMHRYVF"],"uri":["http://zotero.org/users/4597499/items/ACMHRYVF"],"itemData":{"id":272,"type":"article-journal","title":"International Journal of Advance Research in Computer Science and Management Studies","page":"9","source":"Zotero","abstract":"There are several applications for Machine Learning (ML), the most significant of which is data mining. It is used to discover the hidden patterns from large volume of raw data. Data mining can be classified into supervised learning (classification and prediction) and unsupervised learning (clustering, association rules etc.,). The ultimate goal of data mining is prediction and predictive data mining is the most common type of data mining. The chaotic nature of the atmosphere, Weather prediction is a difficult process and a demanding task for researchers. The prediction of atmospheric parameter is becoming more important to protect life and property, climate monitoring, drought detection, severe weather prediction, agriculture and production, planning in energy industry, aviation industry communication, pollution, economy and business decisions etc.. In this paper, a brief survey about various data mining techniques used for weather prediction and their accuracy is discussed. Also the various potential predictors used for obtaining better prediction accuracy are discussed.","language":"en","author":[{"family":"Nagalakshmi","given":"R."},{"family":"Usha","given":"M."},{"family":"Ramanathan","given":"RM. A. N."}],"issued":{"date-parts":[["2013"]]}}}],"schema":"https://github.com/citation-style-language/schema/raw/master/csl-citation.json"} </w:instrText>
      </w:r>
      <w:r>
        <w:fldChar w:fldCharType="separate"/>
      </w:r>
      <w:r>
        <w:rPr>
          <w:noProof/>
        </w:rPr>
        <w:t>(Nagalakshmi et al</w:t>
      </w:r>
      <w:r w:rsidR="00654017">
        <w:rPr>
          <w:noProof/>
        </w:rPr>
        <w:t>.</w:t>
      </w:r>
      <w:r>
        <w:rPr>
          <w:noProof/>
        </w:rPr>
        <w:t>, 2013)</w:t>
      </w:r>
      <w:r>
        <w:fldChar w:fldCharType="end"/>
      </w:r>
      <w:r w:rsidR="00293B51">
        <w:t xml:space="preserve"> provide a description of existing papers and provide some recommendations for future works. The authors note that a radial based function network was the best form of ANN but they also say to get the best results overall an ensemble approach should be used</w:t>
      </w:r>
      <w:r w:rsidR="001B754B">
        <w:t>.</w:t>
      </w:r>
      <w:r w:rsidR="00500D41">
        <w:t xml:space="preserve"> Interestingly meteorologists use an ensemble approach when determining the optimal forecast</w:t>
      </w:r>
      <w:r w:rsidR="00F105A2">
        <w:t xml:space="preserve"> using their existing statistical numerical weather prediction methods </w:t>
      </w:r>
      <w:r w:rsidR="00655073">
        <w:fldChar w:fldCharType="begin"/>
      </w:r>
      <w:r w:rsidR="00655073">
        <w:instrText xml:space="preserve"> ADDIN ZOTERO_ITEM CSL_CITATION {"citationID":"HeXsEnEq","properties":{"formattedCitation":"(Flynn, no date)","plainCitation":"(Flynn, no date)","noteIndex":0},"citationItems":[{"id":273,"uris":["http://zotero.org/users/4597499/items/QY7IAXEC"],"uri":["http://zotero.org/users/4597499/items/QY7IAXEC"],"itemData":{"id":273,"type":"webpage","title":"Forecasts in retrospect: A history of Numerical Weather Prediction | MetService Blog","URL":"https://blog.metservice.com/HistoryNWP","author":[{"family":"Flynn","given":"Claire"}],"accessed":{"date-parts":[["2018",5,17]]}}}],"schema":"https://github.com/citation-style-language/schema/raw/master/csl-citation.json"} </w:instrText>
      </w:r>
      <w:r w:rsidR="00655073">
        <w:fldChar w:fldCharType="separate"/>
      </w:r>
      <w:r w:rsidR="00655073">
        <w:rPr>
          <w:noProof/>
        </w:rPr>
        <w:t>(Flynn, n.d.)</w:t>
      </w:r>
      <w:r w:rsidR="00655073">
        <w:fldChar w:fldCharType="end"/>
      </w:r>
      <w:r w:rsidR="00655073">
        <w:t>.</w:t>
      </w:r>
    </w:p>
    <w:p w:rsidR="00DF631F" w:rsidRDefault="00DF631F" w:rsidP="00737639">
      <w:pPr>
        <w:spacing w:line="360" w:lineRule="auto"/>
        <w:jc w:val="both"/>
      </w:pPr>
    </w:p>
    <w:p w:rsidR="00DF631F" w:rsidRDefault="0062391B" w:rsidP="00737639">
      <w:pPr>
        <w:spacing w:line="360" w:lineRule="auto"/>
        <w:jc w:val="both"/>
      </w:pPr>
      <w:r>
        <w:fldChar w:fldCharType="begin"/>
      </w:r>
      <w:r>
        <w:instrText xml:space="preserve"> ADDIN ZOTERO_ITEM CSL_CITATION {"citationID":"kYl6aRoB","properties":{"formattedCitation":"(De and Debnath, 2009)","plainCitation":"(De and Debnath, 2009)","noteIndex":0},"citationItems":[{"id":276,"uris":["http://zotero.org/users/4597499/items/YDPHIX9S"],"uri":["http://zotero.org/users/4597499/items/YDPHIX9S"],"itemData":{"id":276,"type":"article-journal","title":"Artificial Neural Network Based Prediction of Maximum and Minimum Temperature in the Summer Monsoon Months over India","container-title":"Applied Physics Research","volume":"1","issue":"2","source":"Crossref","abstract":"In the present paper, Artificial Neural Network has been adopted to forecast the maximum and minimum temperature monsoon months. The temperature of June, July, August has been predicted with the help of January to May temperature. In both the cases, maximum and minimum temperature is greatly predicted in the month of August. In the largest part of the cases, prediction error lies below 5%.","URL":"http://www.ccsenet.org/journal/index.php/apr/article/view/4176","DOI":"10.5539/apr.v1n2p37","ISSN":"1916-9647, 1916-9639","language":"en","author":[{"family":"De","given":"S. S."},{"family":"Debnath","given":"A."}],"issued":{"date-parts":[["2009",10,19]]},"accessed":{"date-parts":[["2018",5,17]]}}}],"schema":"https://github.com/citation-style-language/schema/raw/master/csl-citation.json"} </w:instrText>
      </w:r>
      <w:r>
        <w:fldChar w:fldCharType="separate"/>
      </w:r>
      <w:r>
        <w:rPr>
          <w:noProof/>
        </w:rPr>
        <w:t>(De and Debnath, 2009)</w:t>
      </w:r>
      <w:r>
        <w:fldChar w:fldCharType="end"/>
      </w:r>
      <w:r w:rsidR="003B43D7">
        <w:t xml:space="preserve"> use</w:t>
      </w:r>
      <w:r w:rsidR="00C10B6A">
        <w:t xml:space="preserve"> three</w:t>
      </w:r>
      <w:r>
        <w:t xml:space="preserve"> </w:t>
      </w:r>
      <w:r w:rsidR="002B4904">
        <w:t>back</w:t>
      </w:r>
      <w:r w:rsidR="00261C8F">
        <w:t>-</w:t>
      </w:r>
      <w:r w:rsidR="002B4904">
        <w:t xml:space="preserve">propagated </w:t>
      </w:r>
      <w:r>
        <w:t>ANN</w:t>
      </w:r>
      <w:r w:rsidR="003B43D7">
        <w:t>’s</w:t>
      </w:r>
      <w:r w:rsidR="002A238E">
        <w:t xml:space="preserve"> </w:t>
      </w:r>
      <w:r w:rsidR="00F707A2">
        <w:t>to predict minimum and maximum temperature in the months of June, July and August</w:t>
      </w:r>
      <w:r w:rsidR="0084255F">
        <w:t>. The ANN</w:t>
      </w:r>
      <w:r w:rsidR="00C10B6A">
        <w:t>’s were</w:t>
      </w:r>
      <w:r w:rsidR="0084255F">
        <w:t xml:space="preserve"> trained on data from the months of </w:t>
      </w:r>
      <w:r w:rsidR="00961727">
        <w:t>December</w:t>
      </w:r>
      <w:r w:rsidR="0084255F">
        <w:t xml:space="preserve"> to May. The authors note that the ANN</w:t>
      </w:r>
      <w:r w:rsidR="002B4904">
        <w:t xml:space="preserve"> for predicting</w:t>
      </w:r>
      <w:r w:rsidR="00C10B6A">
        <w:t xml:space="preserve"> Augusts temperatures</w:t>
      </w:r>
      <w:r w:rsidR="0084255F">
        <w:t xml:space="preserve"> was very accurate </w:t>
      </w:r>
      <w:r w:rsidR="00C10B6A">
        <w:t>with</w:t>
      </w:r>
      <w:r w:rsidR="0084255F">
        <w:t xml:space="preserve"> a prediction error of approximately 5%.</w:t>
      </w:r>
    </w:p>
    <w:p w:rsidR="0081401E" w:rsidRDefault="0081401E" w:rsidP="00737639">
      <w:pPr>
        <w:spacing w:line="360" w:lineRule="auto"/>
        <w:jc w:val="both"/>
      </w:pPr>
    </w:p>
    <w:p w:rsidR="0081401E" w:rsidRDefault="0081401E" w:rsidP="00737639">
      <w:pPr>
        <w:spacing w:line="360" w:lineRule="auto"/>
        <w:jc w:val="both"/>
      </w:pPr>
      <w:r>
        <w:fldChar w:fldCharType="begin"/>
      </w:r>
      <w:r>
        <w:instrText xml:space="preserve"> ADDIN ZOTERO_ITEM CSL_CITATION {"citationID":"1RkjeVgc","properties":{"formattedCitation":"(Maqsood, Khan and Abraham, 2004)","plainCitation":"(Maqsood, Khan and Abraham, 2004)","noteIndex":0},"citationItems":[{"id":278,"uris":["http://zotero.org/users/4597499/items/QB37UWVZ"],"uri":["http://zotero.org/users/4597499/items/QB37UWVZ"],"itemData":{"id":278,"type":"article-journal","title":"An ensemble of neural networks for weather forecasting","container-title":"Neural Computing and Applications","volume":"13","issue":"2","source":"Crossref","abstract":"This study presents the applicability of an ensemble of artiﬁcial neural networks (ANNs) and learning paradigms for weather forecasting in southern Saskatchewan, Canada. The proposed ensemble method for weather forecasting has advantages over other techniques like linear combination. Generally, the output of an ensemble is a weighted sum, which are weightﬁxed, with the weights being determined from the training or validation data. In the proposed approach, weights are determined dynamically from the respective certainties of the network outputs. The more certain a network seems to be of its decision, the higher the weight. The proposed ensemble model performance is contrasted with multi-layered perceptron network (MLPN), Elman recurrent neural network (ERNN), radial basis function network (RBFN), Hopﬁeld model (HFM) predictive models and regression techniques. The data of temperature, wind speed and relative humidity are used to train and test the di</w:instrText>
      </w:r>
      <w:r>
        <w:rPr>
          <w:rFonts w:ascii="Cambria Math" w:hAnsi="Cambria Math" w:cs="Cambria Math"/>
        </w:rPr>
        <w:instrText>ﬀ</w:instrText>
      </w:r>
      <w:r>
        <w:instrText xml:space="preserve">erent models. With each model, 24-h-ahead forecasts are made for the winter, spring, summer and fall seasons. Moreover, the performance and reliability of the seven models are then evaluated by a number of statistical measures. Among the direct approaches employed, empirical results indicate that HFM is relatively less accurate and RBFN is relatively more reliable for the weather forecasting problem. In comparison, the ensemble of neural networks produced the most accurate forecasts.","URL":"http://link.springer.com/10.1007/s00521-004-0413-4","DOI":"10.1007/s00521-004-0413-4","ISSN":"0941-0643, 1433-3058","language":"en","author":[{"family":"Maqsood","given":"Imran"},{"family":"Khan","given":"MuhammadRiaz"},{"family":"Abraham","given":"Ajith"}],"issued":{"date-parts":[["2004",6]]},"accessed":{"date-parts":[["2018",5,18]]}}}],"schema":"https://github.com/citation-style-language/schema/raw/master/csl-citation.json"} </w:instrText>
      </w:r>
      <w:r>
        <w:fldChar w:fldCharType="separate"/>
      </w:r>
      <w:r>
        <w:rPr>
          <w:noProof/>
        </w:rPr>
        <w:t>(Maqsood et al., 2004)</w:t>
      </w:r>
      <w:r>
        <w:fldChar w:fldCharType="end"/>
      </w:r>
      <w:r w:rsidR="00DE29B7">
        <w:t xml:space="preserve"> use an ensemble approach to predict weather forecasts 24 hours ahead.</w:t>
      </w:r>
      <w:r w:rsidR="003308E5">
        <w:t xml:space="preserve"> </w:t>
      </w:r>
      <w:r w:rsidR="007533BC">
        <w:t xml:space="preserve">The predicted weather forecast consists of temperature, wind speed and humidity. </w:t>
      </w:r>
      <w:r w:rsidR="003308E5">
        <w:t>The authors ensemble consists of a multi-layered perceptron (MLP), Elman recurrent neural network (ERNN), radial basis function network (RBFN) and Hopfield Model (HFM).</w:t>
      </w:r>
      <w:r w:rsidR="00FC2859">
        <w:t xml:space="preserve"> The authors train the models on hourly data based on all four seasons but use an interesting validation strategy where they remove one extreme weather observation from each season and place them in their test set.</w:t>
      </w:r>
      <w:r w:rsidR="007533BC">
        <w:t xml:space="preserve"> The authors compare the models on an individual basis and as part of </w:t>
      </w:r>
      <w:r w:rsidR="00A33B23">
        <w:t>two</w:t>
      </w:r>
      <w:r w:rsidR="007533BC">
        <w:t xml:space="preserve"> ensemble</w:t>
      </w:r>
      <w:r w:rsidR="00A33B23">
        <w:t xml:space="preserve"> methods</w:t>
      </w:r>
      <w:r w:rsidR="007533BC">
        <w:t>.</w:t>
      </w:r>
      <w:r w:rsidR="001C4EDD">
        <w:t xml:space="preserve"> The fist ensemble method uses a weighted average to determine the result whereas </w:t>
      </w:r>
      <w:r w:rsidR="001C4EDD">
        <w:lastRenderedPageBreak/>
        <w:t>the second ensemble model uses a winner takes all approach.</w:t>
      </w:r>
      <w:r w:rsidR="007533BC">
        <w:t xml:space="preserve"> RBFN was deemed to be the best individual model in terms of accuracy and training time.</w:t>
      </w:r>
      <w:r w:rsidR="00AE255D">
        <w:t xml:space="preserve"> Regarding the ensemble approach, the authors found the winner takes all ensemble to have the smaller prediction error of the two.</w:t>
      </w:r>
    </w:p>
    <w:p w:rsidR="00EC7EBF" w:rsidRDefault="00EC7EBF" w:rsidP="00737639">
      <w:pPr>
        <w:spacing w:line="360" w:lineRule="auto"/>
        <w:jc w:val="both"/>
      </w:pPr>
    </w:p>
    <w:p w:rsidR="00805ACC" w:rsidRDefault="0016171D" w:rsidP="00737639">
      <w:pPr>
        <w:spacing w:line="360" w:lineRule="auto"/>
        <w:jc w:val="both"/>
      </w:pPr>
      <w:r>
        <w:fldChar w:fldCharType="begin"/>
      </w:r>
      <w:r>
        <w:instrText xml:space="preserve"> ADDIN ZOTERO_ITEM CSL_CITATION {"citationID":"303EIdFL","properties":{"formattedCitation":"(Radhika and Shashi, 2009)","plainCitation":"(Radhika and Shashi, 2009)","noteIndex":0},"citationItems":[{"id":280,"uris":["http://zotero.org/users/4597499/items/5767IN22"],"uri":["http://zotero.org/users/4597499/items/5767IN22"],"itemData":{"id":280,"type":"article-journal","title":"Atmospheric Temperature Prediction using Support Vector Machines","container-title":"International Journal of Computer Theory and Engineering","page":"55-58","source":"Crossref","abstract":"Weather prediction is a challenging task for researchers and has drawn a lot of research interest in the recent years. Literature studies have shown that machine learning techniques achieved better performance than traditional statistical methods. This paper presents an application of Support Vector Machines (SVMs) for weather prediction. Time series data of daily maximum temperature at a location is analyzed to predict the maximum temperature of the next day at that location based on the daily maximum temperatures for a span of previous n days referred to as order of the input. Performance of the system is observed over various spans of 2 to 10 days by using optimal values of the kernel function. Non linear regression method is found to be suitable to train the SVM for this application. The results are compared with Multi Layer Perceptron (MLP) trained with back-propagation algorithm and the performance of SVM is found to be consistently better.","DOI":"10.7763/IJCTE.2009.V1.9","ISSN":"17938201","language":"en","author":[{"family":"Radhika","given":"Y."},{"family":"Shashi","given":"M."}],"issued":{"date-parts":[["2009"]]}}}],"schema":"https://github.com/citation-style-language/schema/raw/master/csl-citation.json"} </w:instrText>
      </w:r>
      <w:r>
        <w:fldChar w:fldCharType="separate"/>
      </w:r>
      <w:r>
        <w:rPr>
          <w:noProof/>
        </w:rPr>
        <w:t>(Radhika and Shashi, 2009)</w:t>
      </w:r>
      <w:r>
        <w:fldChar w:fldCharType="end"/>
      </w:r>
      <w:r>
        <w:t xml:space="preserve"> use support vector machines (SVM) to predict maximum atmospheric temperature 24 hours ahead.</w:t>
      </w:r>
      <w:r w:rsidR="001E4D13">
        <w:t xml:space="preserve"> The authors compare the results of an SVM  to the results achieved by a back-propagated MLP.</w:t>
      </w:r>
      <w:r w:rsidR="00076F0C">
        <w:t xml:space="preserve"> </w:t>
      </w:r>
      <w:r w:rsidR="00BE5B4F">
        <w:t>Data</w:t>
      </w:r>
      <w:r w:rsidR="00FC2169">
        <w:t xml:space="preserve"> spanning</w:t>
      </w:r>
      <w:r w:rsidR="002F64FD">
        <w:t xml:space="preserve"> from 2003 to 2007</w:t>
      </w:r>
      <w:r w:rsidR="00BE5B4F">
        <w:t xml:space="preserve"> was used</w:t>
      </w:r>
      <w:r w:rsidR="002F64FD">
        <w:t xml:space="preserve"> to train the models</w:t>
      </w:r>
      <w:r w:rsidR="004F1C0A">
        <w:t>.</w:t>
      </w:r>
      <w:r w:rsidR="002F64FD">
        <w:t xml:space="preserve"> </w:t>
      </w:r>
      <w:r w:rsidR="004F1C0A">
        <w:t xml:space="preserve">Data </w:t>
      </w:r>
      <w:r w:rsidR="002F64FD">
        <w:t>from January to July</w:t>
      </w:r>
      <w:r w:rsidR="004F1C0A">
        <w:t xml:space="preserve"> in</w:t>
      </w:r>
      <w:r w:rsidR="002F64FD">
        <w:t xml:space="preserve"> 2008 </w:t>
      </w:r>
      <w:r w:rsidR="004F1C0A">
        <w:t>is treated as the</w:t>
      </w:r>
      <w:r w:rsidR="002F64FD">
        <w:t xml:space="preserve"> test data.</w:t>
      </w:r>
      <w:r w:rsidR="00945EFB">
        <w:t xml:space="preserve"> Unlike previous studies that have used linear interpolation to fill in missing values, the authors populate empty cells with the average temperature for that specific month. The authors found that the SVM consistently performed better than the MLP at predicting the maximum temperature for the following day.</w:t>
      </w:r>
    </w:p>
    <w:p w:rsidR="00DC0418" w:rsidRDefault="00DC0418" w:rsidP="00737639">
      <w:pPr>
        <w:spacing w:line="360" w:lineRule="auto"/>
        <w:jc w:val="both"/>
      </w:pPr>
    </w:p>
    <w:p w:rsidR="00DC0418" w:rsidRDefault="00C26085" w:rsidP="00737639">
      <w:pPr>
        <w:spacing w:line="360" w:lineRule="auto"/>
        <w:jc w:val="both"/>
      </w:pPr>
      <w:r>
        <w:fldChar w:fldCharType="begin"/>
      </w:r>
      <w:r w:rsidR="005764AD">
        <w:instrText xml:space="preserve"> ADDIN ZOTERO_ITEM CSL_CITATION {"citationID":"lRgX66rZ","properties":{"formattedCitation":"(Wang and Sheng, 2010)","plainCitation":"(Wang and Sheng, 2010)","noteIndex":0},"citationItems":[{"id":284,"uris":["http://zotero.org/users/4597499/items/7UP9F6LG"],"uri":["http://zotero.org/users/4597499/items/7UP9F6LG"],"itemData":{"id":284,"type":"paper-conference","title":"Rainfall Prediction Using Generalized Regression Neural Network: Case Study Zhengzhou","publisher":"IEEE","page":"1265-1268","source":"Crossref","abstract":"Although many models have been developed for prediction and forecasting of time series in various engineering fields, there is no perfect model to forecast hydrologic time series. In recent decades, Artificial Neural Networks (ANNs) have been very common for prediction and forecasting of hydrologic time series because of their practicality in applications. In this paper, we propose the application of generalized regression neural network (GRNN) model to predict annual rainfall in Zhengzhou. The results prove that GRNN has more advantage in fitting and prediction compared with back propagation (BP) neural network and stepwise regression analysis methods. The simulation results of GRNN for annual rainfall is better than that of BP neural network. And the accuracy of the prediction results is higher than that of BP neural network. The stepwise regression method is inferior to both of them in the accuracy of simulation and prediction results. In short, GRNN network structure is simple, calculate rapidly and stability. Compared with the traditional linear model and BP neural networks, the GRNN has smaller prediction error.","URL":"http://ieeexplore.ieee.org/document/5709512/","DOI":"10.1109/ICCIS.2010.312","ISBN":"978-1-4244-8814-8","shortTitle":"Rainfall Prediction Using Generalized Regression Neural Network","language":"en","author":[{"family":"Wang","given":"Zhi-liang"},{"family":"Sheng","given":"Hui-hua"}],"issued":{"date-parts":[["2010",12]]},"accessed":{"date-parts":[["2018",5,18]]}}}],"schema":"https://github.com/citation-style-language/schema/raw/master/csl-citation.json"} </w:instrText>
      </w:r>
      <w:r>
        <w:fldChar w:fldCharType="separate"/>
      </w:r>
      <w:r w:rsidR="005764AD">
        <w:rPr>
          <w:noProof/>
        </w:rPr>
        <w:t>(Wang and Sheng, 2010)</w:t>
      </w:r>
      <w:r>
        <w:fldChar w:fldCharType="end"/>
      </w:r>
      <w:r w:rsidR="005764AD">
        <w:t xml:space="preserve"> compare a generalised regression neural network with a back-propagated neural network for</w:t>
      </w:r>
      <w:r w:rsidR="00C36103">
        <w:t xml:space="preserve"> long term</w:t>
      </w:r>
      <w:r w:rsidR="005764AD">
        <w:t xml:space="preserve"> rainfall prediction</w:t>
      </w:r>
      <w:r w:rsidR="00C36103">
        <w:t xml:space="preserve"> between the years 1955 and 2009</w:t>
      </w:r>
      <w:r w:rsidR="005764AD">
        <w:t>.</w:t>
      </w:r>
      <w:r w:rsidR="00AB4350">
        <w:t xml:space="preserve"> The authors state that one of the main challenges with rainfall prediction is its characteristic of being non-linear over time.</w:t>
      </w:r>
      <w:r w:rsidR="00983DCF">
        <w:t xml:space="preserve"> The generalised regression model </w:t>
      </w:r>
      <w:r w:rsidR="00E76003">
        <w:t>is determined as the superior of the two, as it consistently has a lower mean standard error (MSE) than the back-propagated neural network.</w:t>
      </w:r>
    </w:p>
    <w:p w:rsidR="003D03CB" w:rsidRDefault="003D03CB" w:rsidP="00737639">
      <w:pPr>
        <w:spacing w:line="360" w:lineRule="auto"/>
        <w:jc w:val="both"/>
      </w:pPr>
    </w:p>
    <w:p w:rsidR="003D03CB" w:rsidRDefault="003D03CB" w:rsidP="00737639">
      <w:pPr>
        <w:spacing w:line="360" w:lineRule="auto"/>
        <w:jc w:val="both"/>
      </w:pPr>
      <w:r>
        <w:fldChar w:fldCharType="begin"/>
      </w:r>
      <w:r>
        <w:instrText xml:space="preserve"> ADDIN ZOTERO_ITEM CSL_CITATION {"citationID":"DqlVGgcX","properties":{"formattedCitation":"(Gumaste and Kadam, 2016)","plainCitation":"(Gumaste and Kadam, 2016)","noteIndex":0},"citationItems":[{"id":286,"uris":["http://zotero.org/users/4597499/items/2A2ZBY9M"],"uri":["http://zotero.org/users/4597499/items/2A2ZBY9M"],"itemData":{"id":286,"type":"paper-conference","title":"Future weather prediction using genetic algorithm and FFT for smart farming","publisher":"IEEE","page":"1-6","source":"Crossref","URL":"http://ieeexplore.ieee.org/document/7860028/","DOI":"10.1109/ICCUBEA.2016.7860028","ISBN":"978-1-5090-3291-4","language":"en","author":[{"family":"Gumaste","given":"Sneha S."},{"family":"Kadam","given":"Anilkumar J."}],"issued":{"date-parts":[["2016",8]]},"accessed":{"date-parts":[["2018",5,18]]}}}],"schema":"https://github.com/citation-style-language/schema/raw/master/csl-citation.json"} </w:instrText>
      </w:r>
      <w:r>
        <w:fldChar w:fldCharType="separate"/>
      </w:r>
      <w:r>
        <w:rPr>
          <w:noProof/>
        </w:rPr>
        <w:t>(Gumaste and Kadam, 2016)</w:t>
      </w:r>
      <w:r>
        <w:fldChar w:fldCharType="end"/>
      </w:r>
      <w:r>
        <w:t xml:space="preserve"> </w:t>
      </w:r>
      <w:r w:rsidR="00351BA7">
        <w:t>propose</w:t>
      </w:r>
      <w:r>
        <w:t xml:space="preserve"> a weather prediction system using a genetic algorithm and fast Fourier transform (FFT)</w:t>
      </w:r>
      <w:r w:rsidR="00351BA7">
        <w:t xml:space="preserve"> aimed at </w:t>
      </w:r>
      <w:r w:rsidR="009E7591">
        <w:t>assisting the agricultural community. In essence the proposed system implements the genetic algorithm alongside FFT to observe previous weather events for the same day in previous years</w:t>
      </w:r>
      <w:r w:rsidR="00903372">
        <w:t>,</w:t>
      </w:r>
      <w:r w:rsidR="009E7591">
        <w:t xml:space="preserve"> by taking averages</w:t>
      </w:r>
      <w:r w:rsidR="00591CA4">
        <w:t xml:space="preserve"> of these past values</w:t>
      </w:r>
      <w:r w:rsidR="009E7591">
        <w:t xml:space="preserve"> and comparing them to the actual outcome</w:t>
      </w:r>
      <w:r w:rsidR="00591CA4">
        <w:t>s</w:t>
      </w:r>
      <w:r w:rsidR="009E7591">
        <w:t>.</w:t>
      </w:r>
    </w:p>
    <w:p w:rsidR="00053616" w:rsidRDefault="00053616" w:rsidP="00737639">
      <w:pPr>
        <w:spacing w:line="360" w:lineRule="auto"/>
        <w:jc w:val="both"/>
      </w:pPr>
    </w:p>
    <w:p w:rsidR="00053616" w:rsidRDefault="00053616" w:rsidP="00737639">
      <w:pPr>
        <w:spacing w:line="360" w:lineRule="auto"/>
        <w:jc w:val="both"/>
      </w:pPr>
      <w:r>
        <w:t xml:space="preserve">An interesting </w:t>
      </w:r>
      <w:r w:rsidR="009C2EAC">
        <w:t>plant</w:t>
      </w:r>
      <w:r>
        <w:t xml:space="preserve"> </w:t>
      </w:r>
      <w:r w:rsidR="009C2EAC">
        <w:t>monitoring</w:t>
      </w:r>
      <w:r>
        <w:t xml:space="preserve"> system is created by </w:t>
      </w:r>
      <w:r>
        <w:fldChar w:fldCharType="begin"/>
      </w:r>
      <w:r>
        <w:instrText xml:space="preserve"> ADDIN ZOTERO_ITEM CSL_CITATION {"citationID":"44qk41tX","properties":{"formattedCitation":"(Kurniawan, Jati and Azmi, 2017)","plainCitation":"(Kurniawan, Jati and Azmi, 2017)","noteIndex":0},"citationItems":[{"id":288,"uris":["http://zotero.org/users/4597499/items/G3GNZ742"],"uri":["http://zotero.org/users/4597499/items/G3GNZ742"],"itemData":{"id":288,"type":"paper-conference","title":"Weather prediction based on fuzzy logic algorithm for supporting general farming automation system","publisher":"IEEE","page":"152-157","source":"Crossref","abstract":"Many automation and monitoring systems in agriculture do not have a calculation system for watering based on weather. Of these issues, will be discussed weather prediction system using fuzzy logic algorithm for supporting General Farming Automation. The weather calculation system works by taking a weather prediction data from the Weather Service Provider (WSP). Furthermore, it also retrieves soil moisture sensor value and rainfall sensor value. After that, the system will calculate using fuzzy logic algorithm whether the plant should be watered or not. The weather calculation system will help the performance of the General Farming Automation Control System in order to work automatically. So, the plants still obtain water and nutrients intake are not excessive.","URL":"http://ieeexplore.ieee.org/document/8068431/","DOI":"10.1109/ICA.2017.8068431","ISBN":"978-1-5386-0349-9","language":"en","author":[{"family":"Kurniawan","given":"Aris Pujud"},{"family":"Jati","given":"Agung Nugroho"},{"family":"Azmi","given":"Fairuz"}],"issued":{"date-parts":[["2017",8]]},"accessed":{"date-parts":[["2018",5,18]]}}}],"schema":"https://github.com/citation-style-language/schema/raw/master/csl-citation.json"} </w:instrText>
      </w:r>
      <w:r>
        <w:fldChar w:fldCharType="separate"/>
      </w:r>
      <w:r>
        <w:rPr>
          <w:noProof/>
        </w:rPr>
        <w:t>(Kurniawan et al., 2017)</w:t>
      </w:r>
      <w:r>
        <w:fldChar w:fldCharType="end"/>
      </w:r>
      <w:r w:rsidR="00B2015C">
        <w:t xml:space="preserve"> for use in</w:t>
      </w:r>
      <w:r w:rsidR="009C2EAC">
        <w:t xml:space="preserve"> the agricultural sector</w:t>
      </w:r>
      <w:r w:rsidR="008427C6">
        <w:t xml:space="preserve">. Through </w:t>
      </w:r>
      <w:r w:rsidR="0017713B">
        <w:t>the use of</w:t>
      </w:r>
      <w:r w:rsidR="008427C6">
        <w:t xml:space="preserve"> past weather data and </w:t>
      </w:r>
      <w:r w:rsidR="0017713B">
        <w:t>data obtained from</w:t>
      </w:r>
      <w:r w:rsidR="008427C6">
        <w:t xml:space="preserve"> sensors for soil moisture levels for ex</w:t>
      </w:r>
      <w:r w:rsidR="00E80122">
        <w:t>ample, the authors created a</w:t>
      </w:r>
      <w:r w:rsidR="008427C6">
        <w:t xml:space="preserve"> system that determined whether a plant would need irrigation or not.</w:t>
      </w:r>
      <w:r w:rsidR="00E663F7">
        <w:t xml:space="preserve"> The authors </w:t>
      </w:r>
      <w:r w:rsidR="00A05B97">
        <w:t xml:space="preserve">implement a system which uses fuzzy logic to determine the </w:t>
      </w:r>
      <w:r w:rsidR="001A4C6B">
        <w:t>weather. The system is tested 33</w:t>
      </w:r>
      <w:r w:rsidR="00A05B97">
        <w:t xml:space="preserve"> times in comparison to weather recordings from external sources. On all occasions the system is</w:t>
      </w:r>
      <w:r w:rsidR="001A4C6B">
        <w:t xml:space="preserve"> reported as being</w:t>
      </w:r>
      <w:r w:rsidR="00A05B97">
        <w:t xml:space="preserve"> 100% accurate.</w:t>
      </w:r>
    </w:p>
    <w:p w:rsidR="000B757A" w:rsidRDefault="000B757A" w:rsidP="00737639">
      <w:pPr>
        <w:spacing w:line="360" w:lineRule="auto"/>
        <w:jc w:val="both"/>
      </w:pPr>
    </w:p>
    <w:p w:rsidR="000B757A" w:rsidRDefault="000B757A" w:rsidP="00737639">
      <w:pPr>
        <w:spacing w:line="360" w:lineRule="auto"/>
        <w:jc w:val="both"/>
      </w:pPr>
      <w:r>
        <w:lastRenderedPageBreak/>
        <w:fldChar w:fldCharType="begin"/>
      </w:r>
      <w:r w:rsidR="00BC3358">
        <w:instrText xml:space="preserve"> ADDIN ZOTERO_ITEM CSL_CITATION {"citationID":"z3WnKJrP","properties":{"formattedCitation":"(Pandey, Agrawal and Agrawal, 2017)","plainCitation":"(Pandey, Agrawal and Agrawal, 2017)","noteIndex":0},"citationItems":[{"id":290,"uris":["http://zotero.org/users/4597499/items/ZDISTEYR"],"uri":["http://zotero.org/users/4597499/items/ZDISTEYR"],"itemData":{"id":290,"type":"paper-conference","title":"A hadoop based weather prediction model for classification of weather data","publisher":"IEEE","page":"1-5","source":"Crossref","abstract":"Big Data is spreading vastly in the industry. Most of the industries want to have the records of not only the work they do but also are eager to know the taste of the consumer. Big Data is becoming relative to almost all aspects of human activity from just recording events to research, design, production and digital services or products delivery to the final consumer. In this work, application of big data is investigated in the field of weather prediction. The weather prediction data is generated from various sources such as radar, ships, ground observation etc. It contains certain useful and useless information for prediction of weather data and in the form of unstructured data. Further, in this work, Hadoop framework is applied to process this unstructured data. The word count algorithm is being used to find the overall condition of that day. Further fuzzy logic (FL) and artificial neural network fuzzy interface system (ANFIS) methods are investigated for accurate prediction of weather data on the basis of mean square error. Experimental results show that the ANFIS method gives more accurate results in comparison to other methods being compared.","URL":"http://ieeexplore.ieee.org/document/8117862/","DOI":"10.1109/ICECCT.2017.8117862","ISBN":"978-1-5090-3239-6","language":"en","author":[{"family":"Pandey","given":"A. K."},{"family":"Agrawal","given":"C. P."},{"family":"Agrawal","given":"Meena"}],"issued":{"date-parts":[["2017",2]]},"accessed":{"date-parts":[["2018",5,18]]}}}],"schema":"https://github.com/citation-style-language/schema/raw/master/csl-citation.json"} </w:instrText>
      </w:r>
      <w:r>
        <w:fldChar w:fldCharType="separate"/>
      </w:r>
      <w:r w:rsidR="00BC3358">
        <w:rPr>
          <w:noProof/>
        </w:rPr>
        <w:t>(Pandey et al., 2017)</w:t>
      </w:r>
      <w:r>
        <w:fldChar w:fldCharType="end"/>
      </w:r>
      <w:r w:rsidR="00BC3358">
        <w:t xml:space="preserve"> implement an </w:t>
      </w:r>
      <w:r w:rsidR="00B6313A">
        <w:t>adaptive</w:t>
      </w:r>
      <w:r w:rsidR="00BC3358">
        <w:t xml:space="preserve"> </w:t>
      </w:r>
      <w:r w:rsidR="00B6313A">
        <w:t>neuro</w:t>
      </w:r>
      <w:r w:rsidR="00BC3358">
        <w:t xml:space="preserve"> fuzzy inference system (ANFIS) to perform</w:t>
      </w:r>
      <w:r w:rsidR="00967367">
        <w:t xml:space="preserve"> weather classification</w:t>
      </w:r>
      <w:r w:rsidR="00BC3358">
        <w:t>. As the system is using fuzzy logic, the problem is treated as a</w:t>
      </w:r>
      <w:r w:rsidR="00A70EC5">
        <w:t xml:space="preserve"> multi-class</w:t>
      </w:r>
      <w:r w:rsidR="00BC3358">
        <w:t xml:space="preserve"> classification task.</w:t>
      </w:r>
      <w:r w:rsidR="00FB490A">
        <w:t xml:space="preserve"> The authors take an unusual approach to cleaning the dataset by applying the wordcount program from Hadoop on the dataset.</w:t>
      </w:r>
      <w:r w:rsidR="0006454F">
        <w:t xml:space="preserve"> The ANFIS model achieves a relatively low MSE of approximately 1.42 indicating it is a reasonable model.</w:t>
      </w:r>
    </w:p>
    <w:p w:rsidR="00F15803" w:rsidRDefault="00F15803" w:rsidP="00737639">
      <w:pPr>
        <w:spacing w:line="360" w:lineRule="auto"/>
        <w:jc w:val="both"/>
      </w:pPr>
    </w:p>
    <w:p w:rsidR="00C21CB6" w:rsidRDefault="00C21CB6" w:rsidP="00737639">
      <w:pPr>
        <w:spacing w:line="360" w:lineRule="auto"/>
        <w:jc w:val="both"/>
      </w:pPr>
      <w:r>
        <w:fldChar w:fldCharType="begin"/>
      </w:r>
      <w:r>
        <w:instrText xml:space="preserve"> ADDIN ZOTERO_ITEM CSL_CITATION {"citationID":"4b6e9pgm","properties":{"formattedCitation":"(Saha and Chauhan, 2017)","plainCitation":"(Saha and Chauhan, 2017)","noteIndex":0},"citationItems":[{"id":292,"uris":["http://zotero.org/users/4597499/items/5NW3U94I"],"uri":["http://zotero.org/users/4597499/items/5NW3U94I"],"itemData":{"id":292,"type":"paper-conference","title":"Numerical weather prediction using nonlinear auto regressive network for the Manaus region, Brazil","publisher":"IEEE","page":"1-4","source":"Crossref","abstract":"Weather prediction plays a very significant role in defining the various atmospheric changes that has been occurring from time immemorial over the surface of the earth. These changes, though gradual; their impacts are sudden. Amongst the parameters, temperature, wind speed and humidity are few of the significant ones. A model based on Non-linear Auto Regressive networks using Back Propagation Algorithm is trained using past data to predict numerical values for the future. The proposed algorithm tries to perform Temporal Regression using input weather data of the Manaus city over the years- 1970-2015. To check the performance, MSE, RMSE and NRMSE are tabulated. Results are also tabulated against variation in the ratio of training data: validating data: test data. Performance is found to improve when a larger ratio is used to train and validate the network.","URL":"http://ieeexplore.ieee.org/document/8245061/","DOI":"10.1109/IPACT.2017.8245061","ISBN":"978-1-5090-5682-8","language":"en","author":[{"family":"Saha","given":"Geetali"},{"family":"Chauhan","given":"Narendra"}],"issued":{"date-parts":[["2017",4]]},"accessed":{"date-parts":[["2018",5,18]]}}}],"schema":"https://github.com/citation-style-language/schema/raw/master/csl-citation.json"} </w:instrText>
      </w:r>
      <w:r>
        <w:fldChar w:fldCharType="separate"/>
      </w:r>
      <w:r>
        <w:rPr>
          <w:noProof/>
        </w:rPr>
        <w:t>(Saha and Chauhan, 2017)</w:t>
      </w:r>
      <w:r>
        <w:fldChar w:fldCharType="end"/>
      </w:r>
      <w:r>
        <w:t xml:space="preserve"> </w:t>
      </w:r>
      <w:r w:rsidR="001B239C">
        <w:t>attempt to predict low temperature, high temperature, humidity and wind speed using a non-linear autoregressive neural network.</w:t>
      </w:r>
      <w:r w:rsidR="008671F0">
        <w:t xml:space="preserve"> The data used in this study is based on daily observations over a time span of 45 years.</w:t>
      </w:r>
      <w:r w:rsidR="007F1CB9">
        <w:t xml:space="preserve"> As the model was evaluated using multiple metrics, the authors noted that the optimal number of hidden</w:t>
      </w:r>
      <w:r w:rsidR="00C337C5">
        <w:t xml:space="preserve"> neurons ranged between 3 and 5 for each of the </w:t>
      </w:r>
      <w:r w:rsidR="003D759E">
        <w:t>targets.</w:t>
      </w:r>
    </w:p>
    <w:p w:rsidR="008329CC" w:rsidRDefault="008329CC" w:rsidP="00737639">
      <w:pPr>
        <w:spacing w:line="360" w:lineRule="auto"/>
        <w:jc w:val="both"/>
      </w:pPr>
    </w:p>
    <w:p w:rsidR="008329CC" w:rsidRDefault="00CB2247" w:rsidP="00737639">
      <w:pPr>
        <w:spacing w:line="360" w:lineRule="auto"/>
        <w:jc w:val="both"/>
      </w:pPr>
      <w:r w:rsidRPr="004C7E02">
        <w:fldChar w:fldCharType="begin"/>
      </w:r>
      <w:r w:rsidR="004C7E02" w:rsidRPr="004C7E02">
        <w:instrText xml:space="preserve"> ADDIN ZOTERO_ITEM CSL_CITATION {"citationID":"FBAsdzz9","properties":{"formattedCitation":"(Qu Xiaoyun {\\i{}et al.}, 2016)","plainCitation":"(Qu Xiaoyun et al., 2016)","noteIndex":0},"citationItems":[{"id":348,"uris":["http://zotero.org/users/4597499/items/5MJNRIW7"],"uri":["http://zotero.org/users/4597499/items/5MJNRIW7"],"itemData":{"id":348,"type":"paper-conference","title":"Short-term prediction of wind power based on deep Long Short-Term Memory","publisher":"IEEE","page":"1148-1152","source":"Crossref","abstract":"This paper proposes a wind power prediction model based on the Long Short-Term Memory model, one of the deep learning method. Deep learning conforms to the trend of big data and has powerful capability of learning and generalization for mass data. Principal component analysis (peA) is used to choose input samples and reduce the dimensions of the input variables of the LSTM prediction model based on numerical weather prediction(NWP) data. Simulation results show that, compared with BP neural network and support vector machine(SVM) model, the LSTM prediction model has higher prediction accuracy and greater potential for engineering applications. It is effective to apply the Long Short-Term Memory model to the field of wind power prediction.","URL":"http://ieeexplore.ieee.org/document/7779672/","DOI":"10.1109/APPEEC.2016.7779672","ISBN":"978-1-5090-5418-3","language":"en","author":[{"literal":"Qu Xiaoyun"},{"literal":"Kang Xiaoning"},{"literal":"Zhang Chao"},{"literal":"Jiang Shuai"},{"literal":"Ma Xiuda"}],"issued":{"date-parts":[["2016",10]]},"accessed":{"date-parts":[["2018",5,28]]}}}],"schema":"https://github.com/citation-style-language/schema/raw/master/csl-citation.json"} </w:instrText>
      </w:r>
      <w:r w:rsidRPr="004C7E02">
        <w:fldChar w:fldCharType="separate"/>
      </w:r>
      <w:r w:rsidR="004C7E02" w:rsidRPr="004C7E02">
        <w:rPr>
          <w:lang w:val="en-US"/>
        </w:rPr>
        <w:t xml:space="preserve">(Qu Xiaoyun </w:t>
      </w:r>
      <w:r w:rsidR="004C7E02" w:rsidRPr="004C7E02">
        <w:rPr>
          <w:iCs/>
          <w:lang w:val="en-US"/>
        </w:rPr>
        <w:t>et al.</w:t>
      </w:r>
      <w:r w:rsidR="004C7E02" w:rsidRPr="004C7E02">
        <w:rPr>
          <w:lang w:val="en-US"/>
        </w:rPr>
        <w:t>, 2016)</w:t>
      </w:r>
      <w:r w:rsidRPr="004C7E02">
        <w:fldChar w:fldCharType="end"/>
      </w:r>
      <w:r w:rsidR="004C7E02">
        <w:t xml:space="preserve"> compare a</w:t>
      </w:r>
      <w:r w:rsidR="00DD1998">
        <w:t>n</w:t>
      </w:r>
      <w:r w:rsidR="004C7E02">
        <w:t xml:space="preserve"> SVM to a Long Short Term Memory (LSTM) neural network for </w:t>
      </w:r>
      <w:r w:rsidR="00C173F9">
        <w:t xml:space="preserve">next day </w:t>
      </w:r>
      <w:r w:rsidR="004C7E02">
        <w:t>wind power prediction. Principal component analysis (PCA) is used as a dimensionality reduction technique in this study which finds the directions of maximum variance within the data.</w:t>
      </w:r>
      <w:r w:rsidR="00F71419">
        <w:t xml:space="preserve"> </w:t>
      </w:r>
      <w:r w:rsidR="00147770">
        <w:t>Generally when PCA is used the dataset contains a lot of features. In this case the original dataset contained five features, and after the PCA transformation only two components are used as input</w:t>
      </w:r>
      <w:r w:rsidR="00F71419">
        <w:t>.</w:t>
      </w:r>
      <w:r w:rsidR="006B3207">
        <w:t xml:space="preserve"> The authors determine that these components are</w:t>
      </w:r>
      <w:r w:rsidR="00193C11">
        <w:t xml:space="preserve"> related to wind speed and direction. </w:t>
      </w:r>
      <w:r w:rsidR="00872A96">
        <w:t xml:space="preserve">The authors compare the results of the LSTM with raw NWP input and PCA input. </w:t>
      </w:r>
      <w:r w:rsidR="006034DC">
        <w:t>The results showed that the LSTM neural network</w:t>
      </w:r>
      <w:r w:rsidR="00872A96">
        <w:t xml:space="preserve"> with PCA had a lower normalised RMSE</w:t>
      </w:r>
      <w:r w:rsidR="006034DC">
        <w:t>.</w:t>
      </w:r>
      <w:r w:rsidR="00101E42">
        <w:t xml:space="preserve"> When compared with the SVM’s output, the PCA LSTM neural network performed significantly better.</w:t>
      </w:r>
    </w:p>
    <w:p w:rsidR="00F043E9" w:rsidRDefault="00F043E9" w:rsidP="00737639">
      <w:pPr>
        <w:spacing w:line="360" w:lineRule="auto"/>
        <w:jc w:val="both"/>
      </w:pPr>
    </w:p>
    <w:p w:rsidR="00EF7047" w:rsidRDefault="006731B4" w:rsidP="00737639">
      <w:pPr>
        <w:spacing w:line="360" w:lineRule="auto"/>
        <w:jc w:val="both"/>
      </w:pPr>
      <w:r w:rsidRPr="008C4640">
        <w:fldChar w:fldCharType="begin"/>
      </w:r>
      <w:r w:rsidR="008C4640" w:rsidRPr="008C4640">
        <w:instrText xml:space="preserve"> ADDIN ZOTERO_ITEM CSL_CITATION {"citationID":"R3N3T619","properties":{"formattedCitation":"(Nurunnahar {\\i{}et al.}, 2017)","plainCitation":"(Nurunnahar et al., 2017)","noteIndex":0},"citationItems":[{"id":352,"uris":["http://zotero.org/users/4597499/items/ITFW7CKS"],"uri":["http://zotero.org/users/4597499/items/ITFW7CKS"],"itemData":{"id":352,"type":"paper-conference","title":"A short term wind speed forcasting using SVR and BP-ANN: A comparative analysis","container-title":"2017 20th International Conference of Computer and Information Technology (ICCIT)","page":"1-6","source":"IEEE Xplore","event":"2017 20th International Conference of Computer and Information Technology (ICCIT)","abstract":"Forecasting wind speed is a very important part in weather forecasting. Because of the nonlinear behaviors of nature and climate changes, wind speed prediction becomes a challenging task, particularly country like Bangladesh where lots of areas are costal and season changes in frequent. This study is done to make an attempt to predict the wind speed using two very potential and wide frames of statistical data mining and machine learning approaches; Support Vector Regression (SVR) and Artificial Neural Network (ANN) with back propagation technique. 7years (2008-2014) historical dataset of wind speed of Chittagong costal area were collected from Bangladesh meteorological division (BMD) for undertaking the experiment. Leaky ReLu function was applied as the rectifier to the input data to control the thresholds and activations of neurons in MLP. The aim of this study was to propose a model that can predict short term wind speed with maximum accuracy. Finally, after considerable amount of experimentations the outcome from this study is; our proposed SVR and ANN models are able to predict wind speed with more than 99% accuracy in short term prediction. Moreover, ANN can outperform SVR in some situations with highest 99.80% accuracy. But SVR models are best suited for overall wind speed forecasting in different horizons with highest 99.60% accuracy. These results outperform the performances of previous recent works that are mentioned in literature review and reference sections of this paper.","DOI":"10.1109/ICCITECHN.2017.8281802","shortTitle":"A short term wind speed forcasting using SVR and BP-ANN","author":[{"family":"Nurunnahar","given":"S."},{"family":"Talukdar","given":"D. B."},{"family":"Rasel","given":"R. I."},{"family":"Sultana","given":"N."}],"issued":{"date-parts":[["2017",12]]}}}],"schema":"https://github.com/citation-style-language/schema/raw/master/csl-citation.json"} </w:instrText>
      </w:r>
      <w:r w:rsidRPr="008C4640">
        <w:fldChar w:fldCharType="separate"/>
      </w:r>
      <w:r w:rsidR="008C4640" w:rsidRPr="008C4640">
        <w:rPr>
          <w:lang w:val="en-US"/>
        </w:rPr>
        <w:t xml:space="preserve">(Nurunnahar </w:t>
      </w:r>
      <w:r w:rsidR="008C4640" w:rsidRPr="008C4640">
        <w:rPr>
          <w:iCs/>
          <w:lang w:val="en-US"/>
        </w:rPr>
        <w:t>et al.</w:t>
      </w:r>
      <w:r w:rsidR="008C4640" w:rsidRPr="008C4640">
        <w:rPr>
          <w:lang w:val="en-US"/>
        </w:rPr>
        <w:t>, 2017)</w:t>
      </w:r>
      <w:r w:rsidRPr="008C4640">
        <w:fldChar w:fldCharType="end"/>
      </w:r>
      <w:r w:rsidR="008C4640">
        <w:t xml:space="preserve"> implement wind speed prediction using Support Vector Regression</w:t>
      </w:r>
      <w:r w:rsidR="004E485D">
        <w:t xml:space="preserve"> (SVR)</w:t>
      </w:r>
      <w:r w:rsidR="008C4640">
        <w:t xml:space="preserve"> and back-propagated ANN’s.</w:t>
      </w:r>
      <w:r w:rsidR="00F46820">
        <w:t xml:space="preserve"> The authors performed quite an extensive study by building multiple models for each algorithm to provide forecasts for different time intervals.</w:t>
      </w:r>
      <w:r w:rsidR="00046E7C">
        <w:t xml:space="preserve"> A sliding window validation strategy was used which is specific to time series prediction. In principle for each training iteration the training set increases</w:t>
      </w:r>
      <w:r w:rsidR="00E51001">
        <w:t xml:space="preserve"> in size</w:t>
      </w:r>
      <w:r w:rsidR="00046E7C">
        <w:t>.</w:t>
      </w:r>
      <w:r w:rsidR="003926CE">
        <w:t xml:space="preserve"> As the dataset used in this study was sparse, the Leaky ReLu function was used to replace the zero’s with some value</w:t>
      </w:r>
      <w:r w:rsidR="00C60797">
        <w:t>s</w:t>
      </w:r>
      <w:r w:rsidR="003926CE">
        <w:t xml:space="preserve"> that did not disturb the existing relationship in the data.</w:t>
      </w:r>
      <w:r w:rsidR="00310FC1">
        <w:t xml:space="preserve"> </w:t>
      </w:r>
      <w:r w:rsidR="00C87CDA">
        <w:t>In terms of feature engineering</w:t>
      </w:r>
      <w:r w:rsidR="00310FC1">
        <w:t xml:space="preserve"> a relatively straightforward approach was taken where the average</w:t>
      </w:r>
      <w:r w:rsidR="00885C23">
        <w:t>,</w:t>
      </w:r>
      <w:r w:rsidR="00310FC1">
        <w:t xml:space="preserve"> minimum and maximum wind speeds were included, although the timescale these features </w:t>
      </w:r>
      <w:r w:rsidR="00342E47">
        <w:t xml:space="preserve">related to </w:t>
      </w:r>
      <w:r w:rsidR="00310FC1">
        <w:t>was not supplied.</w:t>
      </w:r>
      <w:r w:rsidR="004E485D">
        <w:t xml:space="preserve"> The results of this study were superb. Bearing in mind that the authors created models for 1, 3, 5, 7, 10 and 15 day ahead forecasts, SVR </w:t>
      </w:r>
      <w:r w:rsidR="00740E3F">
        <w:t xml:space="preserve">had accuracies ranging from 90.10% to 99.60%. In </w:t>
      </w:r>
      <w:r w:rsidR="00740E3F">
        <w:lastRenderedPageBreak/>
        <w:t>this case the 99.60% represented 3 day ahead forecasts. The back-propagated ANN’s on the other hand had accuracies ranging from 64.90% to 99.80%. In this scenario the accuracy score of 99.80% represented a 5 day ahead forecast.</w:t>
      </w:r>
    </w:p>
    <w:p w:rsidR="00CE20F9" w:rsidRDefault="00CE20F9" w:rsidP="00737639">
      <w:pPr>
        <w:spacing w:line="360" w:lineRule="auto"/>
        <w:jc w:val="both"/>
      </w:pPr>
    </w:p>
    <w:p w:rsidR="00CE20F9" w:rsidRPr="008C4640" w:rsidRDefault="00CE20F9" w:rsidP="00737639">
      <w:pPr>
        <w:spacing w:line="360" w:lineRule="auto"/>
        <w:jc w:val="both"/>
      </w:pPr>
      <w:r>
        <w:fldChar w:fldCharType="begin"/>
      </w:r>
      <w:r w:rsidR="00B720BB">
        <w:instrText xml:space="preserve"> ADDIN ZOTERO_ITEM CSL_CITATION {"citationID":"oJDLibEH","properties":{"formattedCitation":"(Sanusi and Corne, 2015)","plainCitation":"(Sanusi and Corne, 2015)","noteIndex":0},"citationItems":[{"id":354,"uris":["http://zotero.org/users/4597499/items/BPMXX7YB"],"uri":["http://zotero.org/users/4597499/items/BPMXX7YB"],"itemData":{"id":354,"type":"paper-conference","title":"Feature selection for accurate short-term forecasting of local wind-speed","container-title":"2015 IEEE 8th International Workshop on Computational Intelligence and Applications (IWCIA)","page":"121-126","source":"IEEE Xplore","event":"2015 IEEE 8th International Workshop on Computational Intelligence and Applications (IWCIA)","abstract":"There is increasing demand for accurate short-term forecasting of weather conditions at specified locations. This demand arises partly from the growing numbers of renewable energy facilities. In order successfully to integrate renewable energy supplies with grid sources, the short term (e.g. next 24 hrs) output profile of the renewable system needs to be forecast as accurately as possible, to avoid over-reliance on fossil fuels at times when renewables are available, and to avoid deficit in supply when they aren't. In particular, the inherent variability in wind-speed poses an additional challenge. Several approaches for wind-speed forecasting have previously been developed, ranging from simple time series analysis to the use of a combination of global weather forecasting, computational fluid dynamics and machine learning methods. For localized forecasting, statistical methods that rely on historical location data come to the forefront. Recent such work (building localized forecast models with multivariate linear regression) has found that accuracy can gain significantly by learning from multiple types of local weather features. Here, we build on that work by investigating the potential benefits of simple additional `derived' features, such as the gradient in wind-speed or other variables. Following extensive experimentation using data from sites in Nigeria (primarily), Scotland and Italy, we conclude that the ideal forecasting model for a given location will use a judicious combination of direct and derived features.","DOI":"10.1109/IWCIA.2015.7449474","author":[{"family":"Sanusi","given":"U."},{"family":"Corne","given":"D."}],"issued":{"date-parts":[["2015",11]]}}}],"schema":"https://github.com/citation-style-language/schema/raw/master/csl-citation.json"} </w:instrText>
      </w:r>
      <w:r>
        <w:fldChar w:fldCharType="separate"/>
      </w:r>
      <w:r w:rsidR="00B720BB">
        <w:rPr>
          <w:noProof/>
        </w:rPr>
        <w:t>(Sanusi and Corne, 2015)</w:t>
      </w:r>
      <w:r>
        <w:fldChar w:fldCharType="end"/>
      </w:r>
      <w:r w:rsidR="00B720BB">
        <w:t xml:space="preserve"> address the topics of feature selection and feature engineering for short term wind speed forecasting.</w:t>
      </w:r>
      <w:bookmarkStart w:id="4" w:name="_GoBack"/>
      <w:bookmarkEnd w:id="4"/>
    </w:p>
    <w:p w:rsidR="00EF7047" w:rsidRDefault="00EF7047" w:rsidP="00737639">
      <w:pPr>
        <w:spacing w:line="360" w:lineRule="auto"/>
        <w:jc w:val="both"/>
      </w:pPr>
    </w:p>
    <w:p w:rsidR="00400E30" w:rsidRDefault="00F043E9" w:rsidP="00F043E9">
      <w:pPr>
        <w:pStyle w:val="Heading2"/>
        <w:spacing w:line="360" w:lineRule="auto"/>
        <w:jc w:val="both"/>
        <w:rPr>
          <w:rFonts w:ascii="Times New Roman" w:hAnsi="Times New Roman" w:cs="Times New Roman"/>
          <w:sz w:val="28"/>
          <w:szCs w:val="28"/>
        </w:rPr>
      </w:pPr>
      <w:bookmarkStart w:id="5" w:name="_Toc515267032"/>
      <w:r w:rsidRPr="00F043E9">
        <w:rPr>
          <w:rFonts w:ascii="Times New Roman" w:hAnsi="Times New Roman" w:cs="Times New Roman"/>
          <w:sz w:val="28"/>
          <w:szCs w:val="28"/>
        </w:rPr>
        <w:t>Current Numerical Weather Prediction Systems</w:t>
      </w:r>
      <w:bookmarkEnd w:id="5"/>
    </w:p>
    <w:p w:rsidR="00F043E9" w:rsidRDefault="00CF6076" w:rsidP="00F043E9">
      <w:pPr>
        <w:spacing w:line="360" w:lineRule="auto"/>
        <w:jc w:val="both"/>
        <w:rPr>
          <w:lang w:val="en-GB"/>
        </w:rPr>
      </w:pPr>
      <w:r>
        <w:rPr>
          <w:lang w:val="en-GB"/>
        </w:rPr>
        <w:t>As one could imagine numerical weather prediction (NWP) is a vast and complicated field.</w:t>
      </w:r>
      <w:r w:rsidR="00646D19">
        <w:rPr>
          <w:lang w:val="en-GB"/>
        </w:rPr>
        <w:t xml:space="preserve"> The principle of NWP was realized by an English </w:t>
      </w:r>
      <w:r w:rsidR="00495134">
        <w:rPr>
          <w:lang w:val="en-GB"/>
        </w:rPr>
        <w:t>meteorologist</w:t>
      </w:r>
      <w:r w:rsidR="00646D19">
        <w:rPr>
          <w:lang w:val="en-GB"/>
        </w:rPr>
        <w:t>, Lewis Fry Richardson</w:t>
      </w:r>
      <w:r w:rsidR="00495134">
        <w:rPr>
          <w:lang w:val="en-GB"/>
        </w:rPr>
        <w:t xml:space="preserve"> </w:t>
      </w:r>
      <w:r w:rsidR="00495134">
        <w:rPr>
          <w:lang w:val="en-GB"/>
        </w:rPr>
        <w:fldChar w:fldCharType="begin"/>
      </w:r>
      <w:r w:rsidR="00495134">
        <w:rPr>
          <w:lang w:val="en-GB"/>
        </w:rPr>
        <w:instrText xml:space="preserve"> ADDIN ZOTERO_ITEM CSL_CITATION {"citationID":"JBqwWJv4","properties":{"formattedCitation":"(Flynn, no date)","plainCitation":"(Flynn, no date)","noteIndex":0},"citationItems":[{"id":273,"uris":["http://zotero.org/users/4597499/items/QY7IAXEC"],"uri":["http://zotero.org/users/4597499/items/QY7IAXEC"],"itemData":{"id":273,"type":"webpage","title":"Forecasts in retrospect: A history of Numerical Weather Prediction | MetService Blog","URL":"https://blog.metservice.com/HistoryNWP","author":[{"family":"Flynn","given":"Claire"}],"accessed":{"date-parts":[["2018",5,17]]}}}],"schema":"https://github.com/citation-style-language/schema/raw/master/csl-citation.json"} </w:instrText>
      </w:r>
      <w:r w:rsidR="00495134">
        <w:rPr>
          <w:lang w:val="en-GB"/>
        </w:rPr>
        <w:fldChar w:fldCharType="separate"/>
      </w:r>
      <w:r w:rsidR="00495134">
        <w:rPr>
          <w:noProof/>
          <w:lang w:val="en-GB"/>
        </w:rPr>
        <w:t>(Flynn, n.d.)</w:t>
      </w:r>
      <w:r w:rsidR="00495134">
        <w:rPr>
          <w:lang w:val="en-GB"/>
        </w:rPr>
        <w:fldChar w:fldCharType="end"/>
      </w:r>
      <w:r w:rsidR="0085289A">
        <w:rPr>
          <w:lang w:val="en-GB"/>
        </w:rPr>
        <w:t>. The system implemented by Richardson was fundamentally based on using past data, although a very small amount, to predict the air pressure in the next six hours. The fact that even the earliest attempts at NWP used past data to perform predictions highlights the need for incorporating data analysis techniques, both descriptive and predictive, into modern NWP systems.</w:t>
      </w:r>
      <w:r w:rsidR="00485EB3">
        <w:rPr>
          <w:lang w:val="en-GB"/>
        </w:rPr>
        <w:t xml:space="preserve"> The calculations required to make a prediction took six weeks further highlighting the complexity of the task at hand.</w:t>
      </w:r>
    </w:p>
    <w:p w:rsidR="00D043AB" w:rsidRDefault="00D043AB" w:rsidP="00F043E9">
      <w:pPr>
        <w:spacing w:line="360" w:lineRule="auto"/>
        <w:jc w:val="both"/>
        <w:rPr>
          <w:lang w:val="en-GB"/>
        </w:rPr>
      </w:pPr>
    </w:p>
    <w:p w:rsidR="00D043AB" w:rsidRDefault="000B3B94" w:rsidP="00F043E9">
      <w:pPr>
        <w:spacing w:line="360" w:lineRule="auto"/>
        <w:jc w:val="both"/>
        <w:rPr>
          <w:lang w:val="en-GB"/>
        </w:rPr>
      </w:pPr>
      <w:r>
        <w:rPr>
          <w:lang w:val="en-GB"/>
        </w:rPr>
        <w:t>NWP is used in order to get approximations of the atmosphere in numerical format, as the name suggests</w:t>
      </w:r>
      <w:r w:rsidR="004A5611">
        <w:rPr>
          <w:lang w:val="en-GB"/>
        </w:rPr>
        <w:t xml:space="preserve"> </w:t>
      </w:r>
      <w:r w:rsidR="004A5611">
        <w:rPr>
          <w:lang w:val="en-GB"/>
        </w:rPr>
        <w:fldChar w:fldCharType="begin"/>
      </w:r>
      <w:r w:rsidR="004A5611">
        <w:rPr>
          <w:lang w:val="en-GB"/>
        </w:rPr>
        <w:instrText xml:space="preserve"> ADDIN ZOTERO_ITEM CSL_CITATION {"citationID":"AhEhqL7a","properties":{"formattedCitation":"(Coiffier, 2011)","plainCitation":"(Coiffier, 2011)","noteIndex":0},"citationItems":[{"id":328,"uris":["http://zotero.org/users/4597499/items/ZWSQPB6W"],"uri":["http://zotero.org/users/4597499/items/ZWSQPB6W"],"itemData":{"id":328,"type":"book","title":"Fundamentals of Numerical Weather Prediction","publisher":"Cambridge University Press","number-of-pages":"363","source":"Google Books","abstract":"Numerical models have become essential tools in environmental science, particularly in weather forecasting and climate prediction. This book provides a comprehensive overview of the techniques used in these fields, with emphasis on the design of the most recent numerical models of the atmosphere. It presents a short history of numerical weather prediction and its evolution, before describing the various model equations and how to solve them numerically. It outlines the main elements of a meteorological forecast suite, and the theory is illustrated throughout with practical examples of operational models and parameterizations of physical processes. This book is founded on the author's many years of experience, as a scientist at Météo-France and teaching university-level courses. It is a practical and accessible textbook for graduate courses and a handy resource for researchers and professionals in atmospheric physics, meteorology and climatology, as well as the related disciplines of fluid dynamics, hydrology and oceanography.","ISBN":"978-1-139-50270-2","note":"Google-Books-ID: vY29h_Bvqk0C","language":"en","author":[{"family":"Coiffier","given":"Jean"}],"issued":{"date-parts":[["2011",12,1]]}}}],"schema":"https://github.com/citation-style-language/schema/raw/master/csl-citation.json"} </w:instrText>
      </w:r>
      <w:r w:rsidR="004A5611">
        <w:rPr>
          <w:lang w:val="en-GB"/>
        </w:rPr>
        <w:fldChar w:fldCharType="separate"/>
      </w:r>
      <w:r w:rsidR="004A5611">
        <w:rPr>
          <w:noProof/>
          <w:lang w:val="en-GB"/>
        </w:rPr>
        <w:t>(Coiffier, 2011)</w:t>
      </w:r>
      <w:r w:rsidR="004A5611">
        <w:rPr>
          <w:lang w:val="en-GB"/>
        </w:rPr>
        <w:fldChar w:fldCharType="end"/>
      </w:r>
      <w:r>
        <w:rPr>
          <w:lang w:val="en-GB"/>
        </w:rPr>
        <w:t>.</w:t>
      </w:r>
      <w:r w:rsidR="004A5611">
        <w:rPr>
          <w:lang w:val="en-GB"/>
        </w:rPr>
        <w:t xml:space="preserve"> </w:t>
      </w:r>
      <w:r w:rsidR="00B2627E">
        <w:rPr>
          <w:lang w:val="en-GB"/>
        </w:rPr>
        <w:t xml:space="preserve"> The equations used to get these approximations are beyond the scope of this document but are strongly linked to fluid mechanics.</w:t>
      </w:r>
      <w:r w:rsidR="00E225CB">
        <w:rPr>
          <w:lang w:val="en-GB"/>
        </w:rPr>
        <w:t xml:space="preserve"> A model of the atmosphere is formed</w:t>
      </w:r>
      <w:r w:rsidR="00DF5403">
        <w:rPr>
          <w:lang w:val="en-GB"/>
        </w:rPr>
        <w:t xml:space="preserve"> using these calculations which is then discretised, so the model no longer reflects the continuous variables. This process reflects the series of actions some of the aforementioned data mining applications have taken to make weather prediction a classification problem rather than a regression problem.</w:t>
      </w:r>
      <w:r w:rsidR="00125B4B">
        <w:rPr>
          <w:lang w:val="en-GB"/>
        </w:rPr>
        <w:t xml:space="preserve"> Although the NWP systems </w:t>
      </w:r>
      <w:r w:rsidR="00470E51">
        <w:rPr>
          <w:lang w:val="en-GB"/>
        </w:rPr>
        <w:t xml:space="preserve">are still predicting </w:t>
      </w:r>
      <w:r w:rsidR="00125B4B">
        <w:rPr>
          <w:lang w:val="en-GB"/>
        </w:rPr>
        <w:t>a numeric value, the range of values is restricted in a sense.</w:t>
      </w:r>
    </w:p>
    <w:p w:rsidR="00047CC3" w:rsidRDefault="00047CC3" w:rsidP="00F043E9">
      <w:pPr>
        <w:spacing w:line="360" w:lineRule="auto"/>
        <w:jc w:val="both"/>
        <w:rPr>
          <w:lang w:val="en-GB"/>
        </w:rPr>
      </w:pPr>
    </w:p>
    <w:p w:rsidR="00047CC3" w:rsidRDefault="00047CC3" w:rsidP="00F043E9">
      <w:pPr>
        <w:spacing w:line="360" w:lineRule="auto"/>
        <w:jc w:val="both"/>
        <w:rPr>
          <w:lang w:val="en-GB"/>
        </w:rPr>
      </w:pPr>
      <w:r>
        <w:rPr>
          <w:lang w:val="en-GB"/>
        </w:rPr>
        <w:t>In essence NWP is based on modelling the atmosphere</w:t>
      </w:r>
      <w:r w:rsidR="00F83721">
        <w:rPr>
          <w:lang w:val="en-GB"/>
        </w:rPr>
        <w:t xml:space="preserve"> which is treated as a fluid, hence why it is strongly linked to fluid mechanics. As NWP is considered an initial value problem, the success of a forecast as largely related to the accuracy of the initial values used to represent the atmospheres current state.</w:t>
      </w:r>
    </w:p>
    <w:p w:rsidR="00141AF7" w:rsidRDefault="00141AF7" w:rsidP="00F043E9">
      <w:pPr>
        <w:spacing w:line="360" w:lineRule="auto"/>
        <w:jc w:val="both"/>
        <w:rPr>
          <w:lang w:val="en-GB"/>
        </w:rPr>
      </w:pPr>
    </w:p>
    <w:p w:rsidR="001E509A" w:rsidRDefault="00DF6B44" w:rsidP="001E509A">
      <w:pPr>
        <w:spacing w:line="360" w:lineRule="auto"/>
        <w:jc w:val="both"/>
        <w:rPr>
          <w:lang w:val="en-GB"/>
        </w:rPr>
      </w:pPr>
      <w:r>
        <w:rPr>
          <w:lang w:val="en-GB"/>
        </w:rPr>
        <w:t xml:space="preserve">Improving weather prediction is highly correlated with improving NWP processes </w:t>
      </w:r>
      <w:r w:rsidR="00141AF7">
        <w:rPr>
          <w:lang w:val="en-GB"/>
        </w:rPr>
        <w:fldChar w:fldCharType="begin"/>
      </w:r>
      <w:r>
        <w:rPr>
          <w:lang w:val="en-GB"/>
        </w:rPr>
        <w:instrText xml:space="preserve"> ADDIN ZOTERO_ITEM CSL_CITATION {"citationID":"v1HxV9cR","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sidR="00141AF7">
        <w:rPr>
          <w:lang w:val="en-GB"/>
        </w:rPr>
        <w:fldChar w:fldCharType="separate"/>
      </w:r>
      <w:r>
        <w:rPr>
          <w:noProof/>
          <w:lang w:val="en-GB"/>
        </w:rPr>
        <w:t>(Shuman, 1978)</w:t>
      </w:r>
      <w:r w:rsidR="00141AF7">
        <w:rPr>
          <w:lang w:val="en-GB"/>
        </w:rPr>
        <w:fldChar w:fldCharType="end"/>
      </w:r>
      <w:r>
        <w:rPr>
          <w:lang w:val="en-GB"/>
        </w:rPr>
        <w:t>.</w:t>
      </w:r>
      <w:r w:rsidR="008B7C64">
        <w:rPr>
          <w:lang w:val="en-GB"/>
        </w:rPr>
        <w:t xml:space="preserve"> The atmosphere and its </w:t>
      </w:r>
      <w:r w:rsidR="00FC2C2B">
        <w:rPr>
          <w:lang w:val="en-GB"/>
        </w:rPr>
        <w:t>constituents are at the heart of NWP.</w:t>
      </w:r>
      <w:r w:rsidR="00CA1F9C">
        <w:rPr>
          <w:lang w:val="en-GB"/>
        </w:rPr>
        <w:t xml:space="preserve"> Rainfall is possibly the </w:t>
      </w:r>
      <w:r w:rsidR="00CA1F9C">
        <w:rPr>
          <w:lang w:val="en-GB"/>
        </w:rPr>
        <w:lastRenderedPageBreak/>
        <w:t xml:space="preserve">most important weather factor from an </w:t>
      </w:r>
      <w:r w:rsidR="00343A2C">
        <w:rPr>
          <w:lang w:val="en-GB"/>
        </w:rPr>
        <w:t>individual’s</w:t>
      </w:r>
      <w:r w:rsidR="00CA1F9C">
        <w:rPr>
          <w:lang w:val="en-GB"/>
        </w:rPr>
        <w:t xml:space="preserve"> perspective.</w:t>
      </w:r>
      <w:r w:rsidR="00343A2C">
        <w:rPr>
          <w:lang w:val="en-GB"/>
        </w:rPr>
        <w:t xml:space="preserve"> Rainfall is largely</w:t>
      </w:r>
      <w:r w:rsidR="002F2344">
        <w:rPr>
          <w:lang w:val="en-GB"/>
        </w:rPr>
        <w:t xml:space="preserve"> related</w:t>
      </w:r>
      <w:r w:rsidR="00343A2C">
        <w:rPr>
          <w:lang w:val="en-GB"/>
        </w:rPr>
        <w:t xml:space="preserve"> with the radiative properties of oceans and seas.</w:t>
      </w:r>
      <w:r w:rsidR="001313A8">
        <w:rPr>
          <w:lang w:val="en-GB"/>
        </w:rPr>
        <w:t xml:space="preserve"> As heat takes longer to dissipate from a body of water than a mass of land</w:t>
      </w:r>
      <w:r w:rsidR="003A659F">
        <w:rPr>
          <w:lang w:val="en-GB"/>
        </w:rPr>
        <w:t>, evaporation can continue for longer over a body of water. This increase in evaporation over oceans leads to large quantities of clouds that become dense with water</w:t>
      </w:r>
      <w:r w:rsidR="008F5EA0">
        <w:rPr>
          <w:lang w:val="en-GB"/>
        </w:rPr>
        <w:t xml:space="preserve"> vapour</w:t>
      </w:r>
      <w:r w:rsidR="003A659F">
        <w:rPr>
          <w:lang w:val="en-GB"/>
        </w:rPr>
        <w:t>. As these cloud systems are pushed in certain directions by the prevailing winds, the cloud systems make landfall.</w:t>
      </w:r>
      <w:r w:rsidR="001E509A">
        <w:rPr>
          <w:lang w:val="en-GB"/>
        </w:rPr>
        <w:t xml:space="preserve"> When these clouds, dense with water vapour, meet the configuration of the earth’s surface, rainfall occurs. </w:t>
      </w:r>
    </w:p>
    <w:p w:rsidR="00CE7959" w:rsidRDefault="00CE7959" w:rsidP="00F043E9">
      <w:pPr>
        <w:spacing w:line="360" w:lineRule="auto"/>
        <w:jc w:val="both"/>
        <w:rPr>
          <w:lang w:val="en-GB"/>
        </w:rPr>
      </w:pPr>
    </w:p>
    <w:p w:rsidR="00B54C37" w:rsidRDefault="009864E5" w:rsidP="00F043E9">
      <w:pPr>
        <w:spacing w:line="360" w:lineRule="auto"/>
        <w:jc w:val="both"/>
        <w:rPr>
          <w:lang w:val="en-GB"/>
        </w:rPr>
      </w:pPr>
      <w:r>
        <w:rPr>
          <w:lang w:val="en-GB"/>
        </w:rPr>
        <w:t>By utilising NWP processes to model atmospheric conditions</w:t>
      </w:r>
      <w:r w:rsidR="005F1D83">
        <w:rPr>
          <w:lang w:val="en-GB"/>
        </w:rPr>
        <w:t xml:space="preserve"> these weather phenomena can be forecasted in advance.</w:t>
      </w:r>
      <w:r w:rsidR="00E56513">
        <w:rPr>
          <w:lang w:val="en-GB"/>
        </w:rPr>
        <w:t xml:space="preserve"> </w:t>
      </w:r>
      <w:r w:rsidR="00E56513">
        <w:rPr>
          <w:lang w:val="en-GB"/>
        </w:rPr>
        <w:fldChar w:fldCharType="begin"/>
      </w:r>
      <w:r w:rsidR="00E56513">
        <w:rPr>
          <w:lang w:val="en-GB"/>
        </w:rPr>
        <w:instrText xml:space="preserve"> ADDIN ZOTERO_ITEM CSL_CITATION {"citationID":"jUK6IZxa","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sidR="00E56513">
        <w:rPr>
          <w:lang w:val="en-GB"/>
        </w:rPr>
        <w:fldChar w:fldCharType="separate"/>
      </w:r>
      <w:r w:rsidR="00E56513">
        <w:rPr>
          <w:noProof/>
          <w:lang w:val="en-GB"/>
        </w:rPr>
        <w:t>(Shuman, 1978)</w:t>
      </w:r>
      <w:r w:rsidR="00E56513">
        <w:rPr>
          <w:lang w:val="en-GB"/>
        </w:rPr>
        <w:fldChar w:fldCharType="end"/>
      </w:r>
      <w:r w:rsidR="00E56513">
        <w:rPr>
          <w:lang w:val="en-GB"/>
        </w:rPr>
        <w:t xml:space="preserve"> outlines that heating and friction are important for determining a</w:t>
      </w:r>
      <w:r w:rsidR="00FD40ED">
        <w:rPr>
          <w:lang w:val="en-GB"/>
        </w:rPr>
        <w:t>n atmospheric</w:t>
      </w:r>
      <w:r w:rsidR="00E56513">
        <w:rPr>
          <w:lang w:val="en-GB"/>
        </w:rPr>
        <w:t xml:space="preserve"> forecast which extends a week in advance.</w:t>
      </w:r>
      <w:r w:rsidR="008565BF">
        <w:rPr>
          <w:lang w:val="en-GB"/>
        </w:rPr>
        <w:t xml:space="preserve"> Interestingly the author gives</w:t>
      </w:r>
      <w:r w:rsidR="00E12773">
        <w:rPr>
          <w:lang w:val="en-GB"/>
        </w:rPr>
        <w:t xml:space="preserve"> an overview of what they perceive to be the most influential features of NWP systems; three of the five are related to advances in technology.</w:t>
      </w:r>
      <w:r w:rsidR="00094CDE">
        <w:rPr>
          <w:lang w:val="en-GB"/>
        </w:rPr>
        <w:t xml:space="preserve"> The effectiveness of technological advances on NWP systems is further highlighted when the author states that these advances are heavily reliant on progress in computational domains.</w:t>
      </w:r>
    </w:p>
    <w:p w:rsidR="00CF78BE" w:rsidRDefault="00CF78BE" w:rsidP="00F043E9">
      <w:pPr>
        <w:spacing w:line="360" w:lineRule="auto"/>
        <w:jc w:val="both"/>
        <w:rPr>
          <w:lang w:val="en-GB"/>
        </w:rPr>
      </w:pPr>
    </w:p>
    <w:p w:rsidR="00CF78BE" w:rsidRDefault="00CF78BE" w:rsidP="00F043E9">
      <w:pPr>
        <w:spacing w:line="360" w:lineRule="auto"/>
        <w:jc w:val="both"/>
        <w:rPr>
          <w:lang w:val="en-GB"/>
        </w:rPr>
      </w:pPr>
      <w:r>
        <w:rPr>
          <w:lang w:val="en-GB"/>
        </w:rPr>
        <w:t>The main analysis of this document, both descriptive and predictive, will be based on hourly data obtained from Met Éireann. Hence this section will continue by looking at the NWP processes and models employed by Met Éireann in their weather forecasting systems.</w:t>
      </w:r>
    </w:p>
    <w:p w:rsidR="00CF78BE" w:rsidRDefault="00CF78BE" w:rsidP="00F043E9">
      <w:pPr>
        <w:spacing w:line="360" w:lineRule="auto"/>
        <w:jc w:val="both"/>
        <w:rPr>
          <w:lang w:val="en-GB"/>
        </w:rPr>
      </w:pPr>
    </w:p>
    <w:p w:rsidR="00CF78BE" w:rsidRDefault="00AB4BAE" w:rsidP="00F043E9">
      <w:pPr>
        <w:spacing w:line="360" w:lineRule="auto"/>
        <w:jc w:val="both"/>
        <w:rPr>
          <w:lang w:val="en-GB"/>
        </w:rPr>
      </w:pPr>
      <w:r>
        <w:rPr>
          <w:lang w:val="en-GB"/>
        </w:rPr>
        <w:t xml:space="preserve">Fortunately </w:t>
      </w:r>
      <w:r>
        <w:rPr>
          <w:lang w:val="en-GB"/>
        </w:rPr>
        <w:t>Met Éirean</w:t>
      </w:r>
      <w:r>
        <w:rPr>
          <w:lang w:val="en-GB"/>
        </w:rPr>
        <w:t xml:space="preserve">n </w:t>
      </w:r>
      <w:r>
        <w:rPr>
          <w:lang w:val="en-GB"/>
        </w:rPr>
        <w:t>provide a brief overview of their entire weather forecasting process</w:t>
      </w:r>
      <w:r>
        <w:rPr>
          <w:lang w:val="en-GB"/>
        </w:rPr>
        <w:t xml:space="preserve"> </w:t>
      </w:r>
      <w:r w:rsidR="003D34E6">
        <w:rPr>
          <w:lang w:val="en-GB"/>
        </w:rPr>
        <w:fldChar w:fldCharType="begin"/>
      </w:r>
      <w:r w:rsidR="003D34E6">
        <w:rPr>
          <w:lang w:val="en-GB"/>
        </w:rPr>
        <w:instrText xml:space="preserve"> ADDIN ZOTERO_ITEM CSL_CITATION {"citationID":"rRhV8LdI","properties":{"formattedCitation":"({\\i{}How Met \\uc0\\u201{}ireann produces a forecast - Met \\uc0\\u201{}ireann - The Irish Meteorological Service}, no date)","plainCitation":"(How Met Éireann produces a forecast - Met Éireann - The Irish Meteorological Service, no date)","noteIndex":0},"citationItems":[{"id":323,"uris":["http://zotero.org/users/4597499/items/2Q7UMNKW"],"uri":["http://zotero.org/users/4597499/items/2Q7UMNKW"],"itemData":{"id":323,"type":"webpage","title":"How Met Éireann produces a forecast - Met Éireann - The Irish Meteorological Service","abstract":"Met Éireann, the Irish National Meteorological Service, is the leading provider of weather information and related services for Ireland.","URL":"https://www.met.ie/education/how-met-eireann-produces-a-forecast","language":"en","accessed":{"date-parts":[["2018",5,21]]}}}],"schema":"https://github.com/citation-style-language/schema/raw/master/csl-citation.json"} </w:instrText>
      </w:r>
      <w:r w:rsidR="003D34E6">
        <w:rPr>
          <w:lang w:val="en-GB"/>
        </w:rPr>
        <w:fldChar w:fldCharType="separate"/>
      </w:r>
      <w:r w:rsidR="003D34E6" w:rsidRPr="003D34E6">
        <w:rPr>
          <w:lang w:val="en-US"/>
        </w:rPr>
        <w:t>(</w:t>
      </w:r>
      <w:r w:rsidR="003D34E6" w:rsidRPr="003D34E6">
        <w:rPr>
          <w:i/>
          <w:iCs/>
          <w:lang w:val="en-US"/>
        </w:rPr>
        <w:t>How Met Éireann produces a forecast - Met Éireann - The Irish Meteorological Service</w:t>
      </w:r>
      <w:r w:rsidR="003D34E6">
        <w:rPr>
          <w:lang w:val="en-US"/>
        </w:rPr>
        <w:t>, n.d.</w:t>
      </w:r>
      <w:r w:rsidR="003D34E6" w:rsidRPr="003D34E6">
        <w:rPr>
          <w:lang w:val="en-US"/>
        </w:rPr>
        <w:t>)</w:t>
      </w:r>
      <w:r w:rsidR="003D34E6">
        <w:rPr>
          <w:lang w:val="en-GB"/>
        </w:rPr>
        <w:fldChar w:fldCharType="end"/>
      </w:r>
      <w:r w:rsidR="00CF78BE">
        <w:rPr>
          <w:lang w:val="en-GB"/>
        </w:rPr>
        <w:t>. As is the case with all NWP systems, the first step is to collect observations of current and past weather</w:t>
      </w:r>
      <w:r w:rsidR="0085040F">
        <w:rPr>
          <w:lang w:val="en-GB"/>
        </w:rPr>
        <w:t xml:space="preserve"> conditions</w:t>
      </w:r>
      <w:r w:rsidR="00CF78BE">
        <w:rPr>
          <w:lang w:val="en-GB"/>
        </w:rPr>
        <w:t>. Following this</w:t>
      </w:r>
      <w:r w:rsidR="00D41467">
        <w:rPr>
          <w:lang w:val="en-GB"/>
        </w:rPr>
        <w:t>,</w:t>
      </w:r>
      <w:r w:rsidR="00CF78BE">
        <w:rPr>
          <w:lang w:val="en-GB"/>
        </w:rPr>
        <w:t xml:space="preserve"> the process enters the data assimilation stage.</w:t>
      </w:r>
      <w:r w:rsidR="001E0FF9">
        <w:rPr>
          <w:lang w:val="en-GB"/>
        </w:rPr>
        <w:t xml:space="preserve"> Numerous papers referred to in this document, such as </w:t>
      </w:r>
      <w:r w:rsidR="001E0FF9">
        <w:rPr>
          <w:lang w:val="en-GB"/>
        </w:rPr>
        <w:fldChar w:fldCharType="begin"/>
      </w:r>
      <w:r w:rsidR="001E0FF9">
        <w:rPr>
          <w:lang w:val="en-GB"/>
        </w:rPr>
        <w:instrText xml:space="preserve"> ADDIN ZOTERO_ITEM CSL_CITATION {"citationID":"OlbR1qEx","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sidR="001E0FF9">
        <w:rPr>
          <w:lang w:val="en-GB"/>
        </w:rPr>
        <w:fldChar w:fldCharType="separate"/>
      </w:r>
      <w:r w:rsidR="001E0FF9">
        <w:rPr>
          <w:noProof/>
          <w:lang w:val="en-GB"/>
        </w:rPr>
        <w:t>(Shuman, 1978)</w:t>
      </w:r>
      <w:r w:rsidR="001E0FF9">
        <w:rPr>
          <w:lang w:val="en-GB"/>
        </w:rPr>
        <w:fldChar w:fldCharType="end"/>
      </w:r>
      <w:r w:rsidR="001E0FF9">
        <w:rPr>
          <w:lang w:val="en-GB"/>
        </w:rPr>
        <w:t xml:space="preserve"> , state that NWP is an initial value problem. Therefore</w:t>
      </w:r>
      <w:r w:rsidR="00175441">
        <w:rPr>
          <w:lang w:val="en-GB"/>
        </w:rPr>
        <w:t>,</w:t>
      </w:r>
      <w:r w:rsidR="001E0FF9">
        <w:rPr>
          <w:lang w:val="en-GB"/>
        </w:rPr>
        <w:t xml:space="preserve"> Met Éireann use the data assimilation stage to compare previous forecasts with the actual observations.</w:t>
      </w:r>
      <w:r w:rsidR="0064158C">
        <w:rPr>
          <w:lang w:val="en-GB"/>
        </w:rPr>
        <w:t xml:space="preserve"> This process of data assimilation is very similar to </w:t>
      </w:r>
      <w:r w:rsidR="00950B0D">
        <w:rPr>
          <w:lang w:val="en-GB"/>
        </w:rPr>
        <w:t>model training</w:t>
      </w:r>
      <w:r w:rsidR="0064158C">
        <w:rPr>
          <w:lang w:val="en-GB"/>
        </w:rPr>
        <w:t xml:space="preserve"> techniques in the data science world. In essence when creating a predictive model,</w:t>
      </w:r>
      <w:r w:rsidR="00950B0D">
        <w:rPr>
          <w:lang w:val="en-GB"/>
        </w:rPr>
        <w:t xml:space="preserve"> an initial model is created with basic parameters and a subset of the data. When the model is run and evaluated </w:t>
      </w:r>
      <w:r w:rsidR="00880D7D">
        <w:rPr>
          <w:lang w:val="en-GB"/>
        </w:rPr>
        <w:t xml:space="preserve">under some performance metric </w:t>
      </w:r>
      <w:r w:rsidR="00950B0D">
        <w:rPr>
          <w:lang w:val="en-GB"/>
        </w:rPr>
        <w:t>it is often re</w:t>
      </w:r>
      <w:r w:rsidR="00880D7D">
        <w:rPr>
          <w:lang w:val="en-GB"/>
        </w:rPr>
        <w:t>-</w:t>
      </w:r>
      <w:r w:rsidR="00950B0D">
        <w:rPr>
          <w:lang w:val="en-GB"/>
        </w:rPr>
        <w:t>run with updated parameters to increase the predictive accuracy of the model which is approximately the purpose of data assimilation.</w:t>
      </w:r>
    </w:p>
    <w:p w:rsidR="001A1724" w:rsidRDefault="001A1724" w:rsidP="00F043E9">
      <w:pPr>
        <w:spacing w:line="360" w:lineRule="auto"/>
        <w:jc w:val="both"/>
        <w:rPr>
          <w:lang w:val="en-GB"/>
        </w:rPr>
      </w:pPr>
    </w:p>
    <w:p w:rsidR="001A1724" w:rsidRDefault="001A1724" w:rsidP="00F043E9">
      <w:pPr>
        <w:spacing w:line="360" w:lineRule="auto"/>
        <w:jc w:val="both"/>
        <w:rPr>
          <w:lang w:val="en-GB"/>
        </w:rPr>
      </w:pPr>
      <w:r>
        <w:rPr>
          <w:lang w:val="en-GB"/>
        </w:rPr>
        <w:t xml:space="preserve">Given the complexity of NWP and its heavy reliance on computing power, its intriguing to know that forecasters in Met </w:t>
      </w:r>
      <w:r>
        <w:rPr>
          <w:lang w:val="en-GB"/>
        </w:rPr>
        <w:t>Éireann</w:t>
      </w:r>
      <w:r w:rsidR="00821C3C">
        <w:rPr>
          <w:lang w:val="en-GB"/>
        </w:rPr>
        <w:t xml:space="preserve"> still adopt a manual approach when creating forecasts on </w:t>
      </w:r>
      <w:r w:rsidR="00821C3C">
        <w:rPr>
          <w:lang w:val="en-GB"/>
        </w:rPr>
        <w:lastRenderedPageBreak/>
        <w:t xml:space="preserve">certain occasions. Forecasters will sometimes draw charts by hand to determine what the weather observations are indicating </w:t>
      </w:r>
      <w:r w:rsidR="00821C3C" w:rsidRPr="00821C3C">
        <w:rPr>
          <w:lang w:val="en-GB"/>
        </w:rPr>
        <w:fldChar w:fldCharType="begin"/>
      </w:r>
      <w:r w:rsidR="00821C3C" w:rsidRPr="00821C3C">
        <w:rPr>
          <w:lang w:val="en-GB"/>
        </w:rPr>
        <w:instrText xml:space="preserve"> ADDIN ZOTERO_ITEM CSL_CITATION {"citationID":"xGx7JLP9","properties":{"formattedCitation":"({\\i{}Forecasting Centre - Met \\uc0\\u201{}ireann - The Irish Meteorological Service}, no date)","plainCitation":"(Forecasting Centre - Met Éireann - The Irish Meteorological Service, no date)","noteIndex":0},"citationItems":[{"id":337,"uris":["http://zotero.org/users/4597499/items/EWRHD5RP"],"uri":["http://zotero.org/users/4597499/items/EWRHD5RP"],"itemData":{"id":337,"type":"webpage","title":"Forecasting Centre - Met Éireann - The Irish Meteorological Service","abstract":"Met Éireann, the Irish National Meteorological Service, is the leading provider of weather information and related services for Ireland.","URL":"https://www.met.ie/science/forecasting-centre","language":"en","accessed":{"date-parts":[["2018",5,28]]}}}],"schema":"https://github.com/citation-style-language/schema/raw/master/csl-citation.json"} </w:instrText>
      </w:r>
      <w:r w:rsidR="00821C3C" w:rsidRPr="00821C3C">
        <w:rPr>
          <w:lang w:val="en-GB"/>
        </w:rPr>
        <w:fldChar w:fldCharType="separate"/>
      </w:r>
      <w:r w:rsidR="00821C3C" w:rsidRPr="00821C3C">
        <w:rPr>
          <w:lang w:val="en-US"/>
        </w:rPr>
        <w:t>(</w:t>
      </w:r>
      <w:r w:rsidR="00821C3C" w:rsidRPr="00821C3C">
        <w:rPr>
          <w:iCs/>
          <w:lang w:val="en-US"/>
        </w:rPr>
        <w:t>Forecasting Centre - Met Éireann - The Irish Meteorological Service</w:t>
      </w:r>
      <w:r w:rsidR="00821C3C" w:rsidRPr="00821C3C">
        <w:rPr>
          <w:lang w:val="en-US"/>
        </w:rPr>
        <w:t>, n.d.)</w:t>
      </w:r>
      <w:r w:rsidR="00821C3C" w:rsidRPr="00821C3C">
        <w:rPr>
          <w:lang w:val="en-GB"/>
        </w:rPr>
        <w:fldChar w:fldCharType="end"/>
      </w:r>
      <w:r w:rsidR="00821C3C" w:rsidRPr="00821C3C">
        <w:rPr>
          <w:lang w:val="en-GB"/>
        </w:rPr>
        <w:t>.</w:t>
      </w:r>
    </w:p>
    <w:p w:rsidR="00C97FC1" w:rsidRDefault="00C97FC1" w:rsidP="00F043E9">
      <w:pPr>
        <w:spacing w:line="360" w:lineRule="auto"/>
        <w:jc w:val="both"/>
        <w:rPr>
          <w:lang w:val="en-GB"/>
        </w:rPr>
      </w:pPr>
    </w:p>
    <w:p w:rsidR="00C97FC1" w:rsidRDefault="00C97FC1" w:rsidP="00F043E9">
      <w:pPr>
        <w:spacing w:line="360" w:lineRule="auto"/>
        <w:jc w:val="both"/>
        <w:rPr>
          <w:lang w:val="en-GB"/>
        </w:rPr>
      </w:pPr>
      <w:r>
        <w:rPr>
          <w:lang w:val="en-GB"/>
        </w:rPr>
        <w:t>Met Éireann uses a combination of two forecasting models for their weather predictions, HIRLAM</w:t>
      </w:r>
      <w:r w:rsidR="002F38D3">
        <w:rPr>
          <w:lang w:val="en-GB"/>
        </w:rPr>
        <w:t xml:space="preserve"> and HARMONIE.</w:t>
      </w:r>
      <w:r w:rsidR="006D442D">
        <w:rPr>
          <w:lang w:val="en-GB"/>
        </w:rPr>
        <w:t xml:space="preserve"> HIRLAM, which stands for High Resolution Local Area Model, is used to provide short term weather forecasts.</w:t>
      </w:r>
      <w:r w:rsidR="00AB7DA6">
        <w:rPr>
          <w:lang w:val="en-GB"/>
        </w:rPr>
        <w:t xml:space="preserve"> This model has been developed by a number of countries as part of a consortium.</w:t>
      </w:r>
      <w:r w:rsidR="00B4395F">
        <w:rPr>
          <w:lang w:val="en-GB"/>
        </w:rPr>
        <w:t xml:space="preserve"> A medium range forecasting model implemented by the ECMWF is used to provide weather forecasts approximately ten days in advance.</w:t>
      </w:r>
    </w:p>
    <w:p w:rsidR="00647607" w:rsidRDefault="00647607" w:rsidP="00F043E9">
      <w:pPr>
        <w:spacing w:line="360" w:lineRule="auto"/>
        <w:jc w:val="both"/>
        <w:rPr>
          <w:lang w:val="en-GB"/>
        </w:rPr>
      </w:pPr>
    </w:p>
    <w:p w:rsidR="0089768F" w:rsidRDefault="00496F4B" w:rsidP="00F043E9">
      <w:pPr>
        <w:spacing w:line="360" w:lineRule="auto"/>
        <w:jc w:val="both"/>
        <w:rPr>
          <w:lang w:val="en-GB"/>
        </w:rPr>
      </w:pPr>
      <w:r>
        <w:rPr>
          <w:lang w:val="en-GB"/>
        </w:rPr>
        <w:t>When reading about NWP, resolution is a term that surfaces more often than not. The resolution of a weather forecasting model is not necessarily an accuracy measure but an indicator of how localised a weather model can be. Met Eireann’s NWP models for example have a resolution of approximately 2.5km</w:t>
      </w:r>
      <w:r w:rsidR="004E50ED">
        <w:rPr>
          <w:lang w:val="en-GB"/>
        </w:rPr>
        <w:t xml:space="preserve"> </w:t>
      </w:r>
      <w:r w:rsidR="004E50ED" w:rsidRPr="004E50ED">
        <w:rPr>
          <w:lang w:val="en-GB"/>
        </w:rPr>
        <w:fldChar w:fldCharType="begin"/>
      </w:r>
      <w:r w:rsidR="004E50ED" w:rsidRPr="004E50ED">
        <w:rPr>
          <w:lang w:val="en-GB"/>
        </w:rPr>
        <w:instrText xml:space="preserve"> ADDIN ZOTERO_ITEM CSL_CITATION {"citationID":"tgKbUutI","properties":{"formattedCitation":"({\\i{}Numerical Weather Prediction - Met \\uc0\\u201{}ireann - The Irish Meteorological Service}, no date)","plainCitation":"(Numerical Weather Prediction - Met Éireann - The Irish Meteorological Service, no date)","noteIndex":0},"citationItems":[{"id":339,"uris":["http://zotero.org/users/4597499/items/CZP8AKHP"],"uri":["http://zotero.org/users/4597499/items/CZP8AKHP"],"itemData":{"id":339,"type":"webpage","title":"Numerical Weather Prediction - Met Éireann - The Irish Meteorological Service","abstract":"Met Éireann, the Irish National Meteorological Service, is the leading provider of weather information and related services for Ireland.","URL":"https://www.met.ie/science/numerical-weather-prediction","language":"en","accessed":{"date-parts":[["2018",5,28]]}}}],"schema":"https://github.com/citation-style-language/schema/raw/master/csl-citation.json"} </w:instrText>
      </w:r>
      <w:r w:rsidR="004E50ED" w:rsidRPr="004E50ED">
        <w:rPr>
          <w:lang w:val="en-GB"/>
        </w:rPr>
        <w:fldChar w:fldCharType="separate"/>
      </w:r>
      <w:r w:rsidR="004E50ED" w:rsidRPr="004E50ED">
        <w:rPr>
          <w:lang w:val="en-US"/>
        </w:rPr>
        <w:t>(</w:t>
      </w:r>
      <w:r w:rsidR="004E50ED" w:rsidRPr="004E50ED">
        <w:rPr>
          <w:iCs/>
          <w:lang w:val="en-US"/>
        </w:rPr>
        <w:t>Numerical Weather Prediction - Met Éireann - The Irish Meteorological Service</w:t>
      </w:r>
      <w:r w:rsidR="004E50ED" w:rsidRPr="004E50ED">
        <w:rPr>
          <w:lang w:val="en-US"/>
        </w:rPr>
        <w:t xml:space="preserve">, </w:t>
      </w:r>
      <w:r w:rsidR="004E50ED">
        <w:rPr>
          <w:lang w:val="en-US"/>
        </w:rPr>
        <w:t>n.d.</w:t>
      </w:r>
      <w:r w:rsidR="004E50ED" w:rsidRPr="004E50ED">
        <w:rPr>
          <w:lang w:val="en-US"/>
        </w:rPr>
        <w:t>)</w:t>
      </w:r>
      <w:r w:rsidR="004E50ED" w:rsidRPr="004E50ED">
        <w:rPr>
          <w:lang w:val="en-GB"/>
        </w:rPr>
        <w:fldChar w:fldCharType="end"/>
      </w:r>
      <w:r>
        <w:rPr>
          <w:lang w:val="en-GB"/>
        </w:rPr>
        <w:t>.</w:t>
      </w:r>
      <w:r w:rsidR="0019100E">
        <w:rPr>
          <w:lang w:val="en-GB"/>
        </w:rPr>
        <w:t xml:space="preserve"> This means that the model</w:t>
      </w:r>
      <w:r w:rsidR="003C49CC">
        <w:rPr>
          <w:lang w:val="en-GB"/>
        </w:rPr>
        <w:t xml:space="preserve"> </w:t>
      </w:r>
      <w:r w:rsidR="00100366">
        <w:rPr>
          <w:lang w:val="en-GB"/>
        </w:rPr>
        <w:t>split</w:t>
      </w:r>
      <w:r w:rsidR="0019100E">
        <w:rPr>
          <w:lang w:val="en-GB"/>
        </w:rPr>
        <w:t>s</w:t>
      </w:r>
      <w:r w:rsidR="00100366">
        <w:rPr>
          <w:lang w:val="en-GB"/>
        </w:rPr>
        <w:t xml:space="preserve"> the country into grids of 2.5km</w:t>
      </w:r>
      <w:r w:rsidR="00100366">
        <w:rPr>
          <w:vertAlign w:val="superscript"/>
          <w:lang w:val="en-GB"/>
        </w:rPr>
        <w:t>2</w:t>
      </w:r>
      <w:r w:rsidR="00100366">
        <w:rPr>
          <w:lang w:val="en-GB"/>
        </w:rPr>
        <w:t xml:space="preserve"> and then approximate</w:t>
      </w:r>
      <w:r w:rsidR="0019100E">
        <w:rPr>
          <w:lang w:val="en-GB"/>
        </w:rPr>
        <w:t>s</w:t>
      </w:r>
      <w:r w:rsidR="00100366">
        <w:rPr>
          <w:lang w:val="en-GB"/>
        </w:rPr>
        <w:t xml:space="preserve"> the atmospheric conditions for each of those grids.</w:t>
      </w:r>
      <w:r w:rsidR="00EE64B6">
        <w:rPr>
          <w:lang w:val="en-GB"/>
        </w:rPr>
        <w:t xml:space="preserve"> Although this resolution seems quite good from a </w:t>
      </w:r>
      <w:r w:rsidR="00D0305A">
        <w:rPr>
          <w:lang w:val="en-GB"/>
        </w:rPr>
        <w:t>newcomer’s</w:t>
      </w:r>
      <w:r w:rsidR="00EE64B6">
        <w:rPr>
          <w:lang w:val="en-GB"/>
        </w:rPr>
        <w:t xml:space="preserve"> point of view, it is stated that observations would need to be recorded over every couple of meters to have a completely accurate measure of the atmospheric conditions.</w:t>
      </w:r>
      <w:r w:rsidR="008F4F79">
        <w:rPr>
          <w:lang w:val="en-GB"/>
        </w:rPr>
        <w:t xml:space="preserve"> It is also stated that as these recordings are not attainable, </w:t>
      </w:r>
      <w:r w:rsidR="00FB5C7D">
        <w:rPr>
          <w:lang w:val="en-GB"/>
        </w:rPr>
        <w:t>assumptions need to be made. This characteristic again resembles that of any machine learning problem where assumptions need to be made</w:t>
      </w:r>
      <w:r w:rsidR="005C6F57">
        <w:rPr>
          <w:lang w:val="en-GB"/>
        </w:rPr>
        <w:t xml:space="preserve"> about the data and problem being undertaken</w:t>
      </w:r>
      <w:r w:rsidR="00FB5C7D">
        <w:rPr>
          <w:lang w:val="en-GB"/>
        </w:rPr>
        <w:t xml:space="preserve"> in order to perform predictions.</w:t>
      </w:r>
    </w:p>
    <w:p w:rsidR="007C66BA" w:rsidRDefault="007C66BA" w:rsidP="00F043E9">
      <w:pPr>
        <w:spacing w:line="360" w:lineRule="auto"/>
        <w:jc w:val="both"/>
        <w:rPr>
          <w:lang w:val="en-GB"/>
        </w:rPr>
      </w:pPr>
    </w:p>
    <w:p w:rsidR="007C66BA" w:rsidRDefault="007161AF" w:rsidP="00F043E9">
      <w:pPr>
        <w:spacing w:line="360" w:lineRule="auto"/>
        <w:jc w:val="both"/>
        <w:rPr>
          <w:lang w:val="en-GB"/>
        </w:rPr>
      </w:pPr>
      <w:r>
        <w:rPr>
          <w:lang w:val="en-GB"/>
        </w:rPr>
        <w:t xml:space="preserve">Mitigating the errors introduced by making assumptions is crucial in machine learning. This is no different in terms of NWP models. </w:t>
      </w:r>
      <w:r w:rsidR="007C66BA">
        <w:rPr>
          <w:lang w:val="en-GB"/>
        </w:rPr>
        <w:t xml:space="preserve">To avoid the errors introduced by these assumptions an ensemble approach is used whereby </w:t>
      </w:r>
      <w:r w:rsidR="00523D2F">
        <w:rPr>
          <w:lang w:val="en-GB"/>
        </w:rPr>
        <w:t>numerous</w:t>
      </w:r>
      <w:r w:rsidR="00513901">
        <w:rPr>
          <w:lang w:val="en-GB"/>
        </w:rPr>
        <w:t xml:space="preserve"> forecasting</w:t>
      </w:r>
      <w:r w:rsidR="00523D2F">
        <w:rPr>
          <w:lang w:val="en-GB"/>
        </w:rPr>
        <w:t xml:space="preserve"> models are built using a different initial state of the atmosphere for each model.</w:t>
      </w:r>
      <w:r w:rsidR="00280791">
        <w:rPr>
          <w:lang w:val="en-GB"/>
        </w:rPr>
        <w:t xml:space="preserve"> The idea of using an ensemble approach is again common in the machine learning and predictive analytics world whereby numerous models are built using </w:t>
      </w:r>
      <w:r w:rsidR="00D31AB8">
        <w:rPr>
          <w:lang w:val="en-GB"/>
        </w:rPr>
        <w:t xml:space="preserve">the same (with different hyperparameter values) or </w:t>
      </w:r>
      <w:r w:rsidR="00280791">
        <w:rPr>
          <w:lang w:val="en-GB"/>
        </w:rPr>
        <w:t xml:space="preserve">different algorithms. The results of these algorithms are then averaged, </w:t>
      </w:r>
      <w:r w:rsidR="008B124E">
        <w:rPr>
          <w:lang w:val="en-GB"/>
        </w:rPr>
        <w:t>using</w:t>
      </w:r>
      <w:r w:rsidR="00280791">
        <w:rPr>
          <w:lang w:val="en-GB"/>
        </w:rPr>
        <w:t xml:space="preserve"> a weighted average for example, to get an overall result. </w:t>
      </w:r>
    </w:p>
    <w:p w:rsidR="00AE2B41" w:rsidRDefault="00AE2B41" w:rsidP="00F043E9">
      <w:pPr>
        <w:spacing w:line="360" w:lineRule="auto"/>
        <w:jc w:val="both"/>
        <w:rPr>
          <w:lang w:val="en-GB"/>
        </w:rPr>
      </w:pPr>
    </w:p>
    <w:p w:rsidR="00AE2B41" w:rsidRDefault="00AE2B41" w:rsidP="00F043E9">
      <w:pPr>
        <w:spacing w:line="360" w:lineRule="auto"/>
        <w:jc w:val="both"/>
        <w:rPr>
          <w:lang w:val="en-GB"/>
        </w:rPr>
      </w:pPr>
      <w:r>
        <w:rPr>
          <w:lang w:val="en-GB"/>
        </w:rPr>
        <w:fldChar w:fldCharType="begin"/>
      </w:r>
      <w:r>
        <w:rPr>
          <w:lang w:val="en-GB"/>
        </w:rPr>
        <w:instrText xml:space="preserve"> ADDIN ZOTERO_ITEM CSL_CITATION {"citationID":"SvE0L3hi","properties":{"formattedCitation":"(Andersson, 2014)","plainCitation":"(Andersson, 2014)","noteIndex":0},"citationItems":[{"id":341,"uris":["http://zotero.org/users/4597499/items/Q2L2JES7"],"uri":["http://zotero.org/users/4597499/items/Q2L2JES7"],"itemData":{"id":341,"type":"webpage","title":"Medium-range forecasts","container-title":"ECMWF","genre":"Text","abstract":"For the medium-range forecasts an ensemble of 52 individual ensemble members are created twice a day. One member is at a higher spatial resolution than the other members (called the HRES at ECMWF), its initial state is the most accurate estimate of the current conditions and it uses the currently best description of the model physics.","URL":"https://www.ecmwf.int/en/forecasts/documentation-and-support/medium-range-forecasts","language":"en","author":[{"family":"Andersson","given":"Erik"}],"issued":{"date-parts":[["2014",4,16]]},"accessed":{"date-parts":[["2018",5,28]]}}}],"schema":"https://github.com/citation-style-language/schema/raw/master/csl-citation.json"} </w:instrText>
      </w:r>
      <w:r>
        <w:rPr>
          <w:lang w:val="en-GB"/>
        </w:rPr>
        <w:fldChar w:fldCharType="separate"/>
      </w:r>
      <w:r>
        <w:rPr>
          <w:noProof/>
          <w:lang w:val="en-GB"/>
        </w:rPr>
        <w:t>(Andersson, 2014)</w:t>
      </w:r>
      <w:r>
        <w:rPr>
          <w:lang w:val="en-GB"/>
        </w:rPr>
        <w:fldChar w:fldCharType="end"/>
      </w:r>
      <w:r>
        <w:rPr>
          <w:lang w:val="en-GB"/>
        </w:rPr>
        <w:t xml:space="preserve"> states that the ECMWF medium range prediction is based on an ensemble of 52 models.</w:t>
      </w:r>
      <w:r w:rsidR="00E6652C">
        <w:rPr>
          <w:lang w:val="en-GB"/>
        </w:rPr>
        <w:t xml:space="preserve"> One of these models is at a much higher resolution than the other 51 models </w:t>
      </w:r>
      <w:r w:rsidR="00E6652C">
        <w:rPr>
          <w:lang w:val="en-GB"/>
        </w:rPr>
        <w:lastRenderedPageBreak/>
        <w:t>meaning the initial</w:t>
      </w:r>
      <w:r w:rsidR="00B34ABF">
        <w:rPr>
          <w:lang w:val="en-GB"/>
        </w:rPr>
        <w:t>isation</w:t>
      </w:r>
      <w:r w:rsidR="00E6652C">
        <w:rPr>
          <w:lang w:val="en-GB"/>
        </w:rPr>
        <w:t xml:space="preserve"> values used </w:t>
      </w:r>
      <w:r w:rsidR="00B34ABF">
        <w:rPr>
          <w:lang w:val="en-GB"/>
        </w:rPr>
        <w:t xml:space="preserve">for that model </w:t>
      </w:r>
      <w:r w:rsidR="00E6652C">
        <w:rPr>
          <w:lang w:val="en-GB"/>
        </w:rPr>
        <w:t>are the most accurate description for the current state of the atmosphere.</w:t>
      </w:r>
      <w:r w:rsidR="00534E37">
        <w:rPr>
          <w:lang w:val="en-GB"/>
        </w:rPr>
        <w:t xml:space="preserve"> A second model takes the opposite approach where it uses a much lower resolution than all the rest. This results in an individual model th</w:t>
      </w:r>
      <w:r w:rsidR="0094013C">
        <w:rPr>
          <w:lang w:val="en-GB"/>
        </w:rPr>
        <w:t xml:space="preserve">at has a less accurate but </w:t>
      </w:r>
      <w:r w:rsidR="00534E37">
        <w:rPr>
          <w:lang w:val="en-GB"/>
        </w:rPr>
        <w:t>broad</w:t>
      </w:r>
      <w:r w:rsidR="0094013C">
        <w:rPr>
          <w:lang w:val="en-GB"/>
        </w:rPr>
        <w:t>er</w:t>
      </w:r>
      <w:r w:rsidR="00534E37">
        <w:rPr>
          <w:lang w:val="en-GB"/>
        </w:rPr>
        <w:t xml:space="preserve"> outlook. The remaining models are then initialised with values within the range of the high resolution and low</w:t>
      </w:r>
      <w:r w:rsidR="004D0B22">
        <w:rPr>
          <w:lang w:val="en-GB"/>
        </w:rPr>
        <w:t xml:space="preserve"> resolution model</w:t>
      </w:r>
      <w:r w:rsidR="00534E37">
        <w:rPr>
          <w:lang w:val="en-GB"/>
        </w:rPr>
        <w:t>.</w:t>
      </w:r>
    </w:p>
    <w:p w:rsidR="00452D47" w:rsidRDefault="00452D47" w:rsidP="00F043E9">
      <w:pPr>
        <w:spacing w:line="360" w:lineRule="auto"/>
        <w:jc w:val="both"/>
        <w:rPr>
          <w:lang w:val="en-GB"/>
        </w:rPr>
      </w:pPr>
    </w:p>
    <w:p w:rsidR="00452D47" w:rsidRDefault="00452D47" w:rsidP="00F043E9">
      <w:pPr>
        <w:spacing w:line="360" w:lineRule="auto"/>
        <w:jc w:val="both"/>
        <w:rPr>
          <w:lang w:val="en-GB"/>
        </w:rPr>
      </w:pPr>
      <w:r>
        <w:rPr>
          <w:lang w:val="en-GB"/>
        </w:rPr>
        <w:t>As opposed to the ensemble machine learning approach</w:t>
      </w:r>
      <w:r w:rsidR="00CE5201">
        <w:rPr>
          <w:lang w:val="en-GB"/>
        </w:rPr>
        <w:t>,</w:t>
      </w:r>
      <w:r>
        <w:rPr>
          <w:lang w:val="en-GB"/>
        </w:rPr>
        <w:t xml:space="preserve"> where the results are effectively average</w:t>
      </w:r>
      <w:r w:rsidR="00955A1D">
        <w:rPr>
          <w:lang w:val="en-GB"/>
        </w:rPr>
        <w:t>d</w:t>
      </w:r>
      <w:r>
        <w:rPr>
          <w:lang w:val="en-GB"/>
        </w:rPr>
        <w:t>, the result of ensemble weather forecasting is to provide multiple forecasts that account for the error introduced in making assumptions</w:t>
      </w:r>
      <w:r w:rsidR="00E71CE9">
        <w:rPr>
          <w:lang w:val="en-GB"/>
        </w:rPr>
        <w:t xml:space="preserve"> about the atmosphere</w:t>
      </w:r>
      <w:r w:rsidR="009C4C11">
        <w:rPr>
          <w:lang w:val="en-GB"/>
        </w:rPr>
        <w:t xml:space="preserve"> </w:t>
      </w:r>
      <w:r w:rsidR="00ED720B">
        <w:rPr>
          <w:lang w:val="en-GB"/>
        </w:rPr>
        <w:fldChar w:fldCharType="begin"/>
      </w:r>
      <w:r w:rsidR="00ED720B">
        <w:rPr>
          <w:lang w:val="en-GB"/>
        </w:rPr>
        <w:instrText xml:space="preserve"> ADDIN ZOTERO_ITEM CSL_CITATION {"citationID":"aONBWh9K","properties":{"formattedCitation":"(Jeppesen, 2017)","plainCitation":"(Jeppesen, 2017)","noteIndex":0},"citationItems":[{"id":343,"uris":["http://zotero.org/users/4597499/items/EZAFGY9X"],"uri":["http://zotero.org/users/4597499/items/EZAFGY9X"],"itemData":{"id":343,"type":"webpage","title":"Fact sheet: Ensemble weather forecasting","container-title":"ECMWF","genre":"Text","abstract":"What is ensemble weather forecasting?","URL":"https://www.ecmwf.int/en/about/media-centre/fact-sheet-ensemble-weather-forecasting","shortTitle":"Fact sheet","language":"en","author":[{"family":"Jeppesen","given":"Joanne"}],"issued":{"date-parts":[["2017",3,16]]},"accessed":{"date-parts":[["2018",5,28]]}}}],"schema":"https://github.com/citation-style-language/schema/raw/master/csl-citation.json"} </w:instrText>
      </w:r>
      <w:r w:rsidR="00ED720B">
        <w:rPr>
          <w:lang w:val="en-GB"/>
        </w:rPr>
        <w:fldChar w:fldCharType="separate"/>
      </w:r>
      <w:r w:rsidR="00ED720B">
        <w:rPr>
          <w:noProof/>
          <w:lang w:val="en-GB"/>
        </w:rPr>
        <w:t>(Jeppesen, 2017)</w:t>
      </w:r>
      <w:r w:rsidR="00ED720B">
        <w:rPr>
          <w:lang w:val="en-GB"/>
        </w:rPr>
        <w:fldChar w:fldCharType="end"/>
      </w:r>
      <w:r>
        <w:rPr>
          <w:lang w:val="en-GB"/>
        </w:rPr>
        <w:t>.</w:t>
      </w:r>
      <w:r w:rsidR="009A18DF">
        <w:rPr>
          <w:lang w:val="en-GB"/>
        </w:rPr>
        <w:t xml:space="preserve"> This approach of </w:t>
      </w:r>
      <w:r w:rsidR="009B01D0">
        <w:rPr>
          <w:lang w:val="en-GB"/>
        </w:rPr>
        <w:t xml:space="preserve">producing </w:t>
      </w:r>
      <w:r w:rsidR="009A18DF">
        <w:rPr>
          <w:lang w:val="en-GB"/>
        </w:rPr>
        <w:t>multiple forecasts enables the meteorologists to refrain from making a deterministic forecast which could potentially be incorrect.</w:t>
      </w:r>
      <w:r w:rsidR="002A4CD8">
        <w:rPr>
          <w:lang w:val="en-GB"/>
        </w:rPr>
        <w:t xml:space="preserve"> </w:t>
      </w:r>
      <w:r w:rsidR="0051416F">
        <w:rPr>
          <w:lang w:val="en-GB"/>
        </w:rPr>
        <w:t>The</w:t>
      </w:r>
      <w:r w:rsidR="002A4CD8">
        <w:rPr>
          <w:lang w:val="en-GB"/>
        </w:rPr>
        <w:t xml:space="preserve"> </w:t>
      </w:r>
      <w:r w:rsidR="0051416F">
        <w:rPr>
          <w:lang w:val="en-GB"/>
        </w:rPr>
        <w:t xml:space="preserve">importance of ensemble prediction models is accentuated by </w:t>
      </w:r>
      <w:r w:rsidR="0051416F">
        <w:rPr>
          <w:lang w:val="en-GB"/>
        </w:rPr>
        <w:fldChar w:fldCharType="begin"/>
      </w:r>
      <w:r w:rsidR="0051416F">
        <w:rPr>
          <w:lang w:val="en-GB"/>
        </w:rPr>
        <w:instrText xml:space="preserve"> ADDIN ZOTERO_ITEM CSL_CITATION {"citationID":"aoU4A8M4","properties":{"formattedCitation":"(Barratt, 2017)","plainCitation":"(Barratt, 2017)","noteIndex":0},"citationItems":[{"id":345,"uris":["http://zotero.org/users/4597499/items/HHZHILRK"],"uri":["http://zotero.org/users/4597499/items/HHZHILRK"],"itemData":{"id":345,"type":"webpage","title":"25 years of ensemble forecasting at ECMWF","container-title":"ECMWF","genre":"Text","URL":"https://www.ecmwf.int/en/newsletter/153/meteorology/25-years-ensemble-forecasting-ecmwf","language":"en","author":[{"family":"Barratt","given":"Mark"}],"issued":{"date-parts":[["2017",10,19]]},"accessed":{"date-parts":[["2018",5,28]]}}}],"schema":"https://github.com/citation-style-language/schema/raw/master/csl-citation.json"} </w:instrText>
      </w:r>
      <w:r w:rsidR="0051416F">
        <w:rPr>
          <w:lang w:val="en-GB"/>
        </w:rPr>
        <w:fldChar w:fldCharType="separate"/>
      </w:r>
      <w:r w:rsidR="0051416F">
        <w:rPr>
          <w:noProof/>
          <w:lang w:val="en-GB"/>
        </w:rPr>
        <w:t>(Barratt, 2017)</w:t>
      </w:r>
      <w:r w:rsidR="0051416F">
        <w:rPr>
          <w:lang w:val="en-GB"/>
        </w:rPr>
        <w:fldChar w:fldCharType="end"/>
      </w:r>
      <w:r w:rsidR="0051416F">
        <w:rPr>
          <w:lang w:val="en-GB"/>
        </w:rPr>
        <w:t xml:space="preserve"> </w:t>
      </w:r>
      <w:r w:rsidR="00F64E2A">
        <w:rPr>
          <w:lang w:val="en-GB"/>
        </w:rPr>
        <w:t>whereby ensembles are considered the way forward for accurate weather prediction.</w:t>
      </w:r>
    </w:p>
    <w:p w:rsidR="001129CE" w:rsidRDefault="001129CE" w:rsidP="00F043E9">
      <w:pPr>
        <w:spacing w:line="360" w:lineRule="auto"/>
        <w:jc w:val="both"/>
        <w:rPr>
          <w:lang w:val="en-GB"/>
        </w:rPr>
      </w:pPr>
    </w:p>
    <w:p w:rsidR="0089768F" w:rsidRDefault="0089768F" w:rsidP="0089768F">
      <w:pPr>
        <w:pStyle w:val="Heading2"/>
        <w:spacing w:line="360" w:lineRule="auto"/>
        <w:jc w:val="both"/>
        <w:rPr>
          <w:rFonts w:ascii="Times New Roman" w:hAnsi="Times New Roman" w:cs="Times New Roman"/>
          <w:sz w:val="28"/>
          <w:szCs w:val="28"/>
        </w:rPr>
      </w:pPr>
      <w:bookmarkStart w:id="6" w:name="_Toc515267033"/>
      <w:r w:rsidRPr="00F043E9">
        <w:rPr>
          <w:rFonts w:ascii="Times New Roman" w:hAnsi="Times New Roman" w:cs="Times New Roman"/>
          <w:sz w:val="28"/>
          <w:szCs w:val="28"/>
        </w:rPr>
        <w:t xml:space="preserve">Numerical Weather Prediction </w:t>
      </w:r>
      <w:r>
        <w:rPr>
          <w:rFonts w:ascii="Times New Roman" w:hAnsi="Times New Roman" w:cs="Times New Roman"/>
          <w:sz w:val="28"/>
          <w:szCs w:val="28"/>
        </w:rPr>
        <w:t>Computing Power</w:t>
      </w:r>
      <w:bookmarkEnd w:id="6"/>
    </w:p>
    <w:p w:rsidR="0089768F" w:rsidRDefault="00C8337C" w:rsidP="00F043E9">
      <w:pPr>
        <w:spacing w:line="360" w:lineRule="auto"/>
        <w:jc w:val="both"/>
        <w:rPr>
          <w:lang w:val="en-GB"/>
        </w:rPr>
      </w:pPr>
      <w:r>
        <w:rPr>
          <w:lang w:val="en-GB"/>
        </w:rPr>
        <w:t xml:space="preserve">As outlined by </w:t>
      </w:r>
      <w:r>
        <w:rPr>
          <w:lang w:val="en-GB"/>
        </w:rPr>
        <w:fldChar w:fldCharType="begin"/>
      </w:r>
      <w:r w:rsidR="00751F56">
        <w:rPr>
          <w:lang w:val="en-GB"/>
        </w:rPr>
        <w:instrText xml:space="preserve"> ADDIN ZOTERO_ITEM CSL_CITATION {"citationID":"t76api1M","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Pr>
          <w:lang w:val="en-GB"/>
        </w:rPr>
        <w:fldChar w:fldCharType="separate"/>
      </w:r>
      <w:r w:rsidR="00751F56">
        <w:rPr>
          <w:noProof/>
          <w:lang w:val="en-GB"/>
        </w:rPr>
        <w:t>(Shuman, 1978)</w:t>
      </w:r>
      <w:r>
        <w:rPr>
          <w:lang w:val="en-GB"/>
        </w:rPr>
        <w:fldChar w:fldCharType="end"/>
      </w:r>
      <w:r w:rsidR="00751F56">
        <w:rPr>
          <w:lang w:val="en-GB"/>
        </w:rPr>
        <w:t xml:space="preserve"> increases in computing power is largely associated with advances in NWP. Even by today’s standards, basic CPU’s alone are not sufficient for weather forecasting. Continuous developments of GPU’s has allowed problems which are largely concerned with complex calculations to become more mainstream.</w:t>
      </w:r>
      <w:r w:rsidR="00476F4F">
        <w:rPr>
          <w:lang w:val="en-GB"/>
        </w:rPr>
        <w:t xml:space="preserve"> The reasons that GPU’s have enabled this is their innate ability to perform linear algebraic calculations anywhere from 10 to 100 times faster than CPU’s. This</w:t>
      </w:r>
      <w:r w:rsidR="008B3735">
        <w:rPr>
          <w:lang w:val="en-GB"/>
        </w:rPr>
        <w:t>,</w:t>
      </w:r>
      <w:r w:rsidR="00476F4F">
        <w:rPr>
          <w:lang w:val="en-GB"/>
        </w:rPr>
        <w:t xml:space="preserve"> combined with their ability to parallelise operations makes them an optimal solution in any computing </w:t>
      </w:r>
      <w:r w:rsidR="008B3735">
        <w:rPr>
          <w:lang w:val="en-GB"/>
        </w:rPr>
        <w:t>intensive operation.</w:t>
      </w:r>
    </w:p>
    <w:p w:rsidR="000B563F" w:rsidRDefault="000B563F" w:rsidP="00F043E9">
      <w:pPr>
        <w:spacing w:line="360" w:lineRule="auto"/>
        <w:jc w:val="both"/>
        <w:rPr>
          <w:lang w:val="en-GB"/>
        </w:rPr>
      </w:pPr>
    </w:p>
    <w:p w:rsidR="000B563F" w:rsidRDefault="00A51F82" w:rsidP="00F043E9">
      <w:pPr>
        <w:spacing w:line="360" w:lineRule="auto"/>
        <w:jc w:val="both"/>
        <w:rPr>
          <w:lang w:val="en-GB"/>
        </w:rPr>
      </w:pPr>
      <w:r>
        <w:rPr>
          <w:lang w:val="en-GB"/>
        </w:rPr>
        <w:fldChar w:fldCharType="begin"/>
      </w:r>
      <w:r>
        <w:rPr>
          <w:lang w:val="en-GB"/>
        </w:rPr>
        <w:instrText xml:space="preserve"> ADDIN ZOTERO_ITEM CSL_CITATION {"citationID":"XRcAopJL","properties":{"formattedCitation":"(MICHALAKES and VACHHARAJANI, 2008)","plainCitation":"(MICHALAKES and VACHHARAJANI, 2008)","noteIndex":0},"citationItems":[{"id":327,"uris":["http://zotero.org/users/4597499/items/2TQBC4QP"],"uri":["http://zotero.org/users/4597499/items/2TQBC4QP"],"itemData":{"id":327,"type":"article-journal","title":"GPU ACCELERATION OF NUMERICAL WEATHER PREDICTION","page":"18","source":"Zotero","abstract":"Weather and climate prediction software has enjoyed the beneﬁts of exponentially increasing processor power for almost 50 years. Even with the advent of large-scale parallelism in weather models, much of the performance increase has come from increasing processor speed rather than increased parallelism. This free ride is nearly over. Recent results also indicate that simply increasing the use of large-scale parallelism will prove ine</w:instrText>
      </w:r>
      <w:r>
        <w:rPr>
          <w:rFonts w:ascii="Cambria Math" w:hAnsi="Cambria Math" w:cs="Cambria Math"/>
          <w:lang w:val="en-GB"/>
        </w:rPr>
        <w:instrText>ﬀ</w:instrText>
      </w:r>
      <w:r>
        <w:rPr>
          <w:lang w:val="en-GB"/>
        </w:rPr>
        <w:instrText xml:space="preserve">ective for many scenarios. We present an alternative method of scaling model performance by exploiting emerging architectures using the ﬁne-grain parallelism once used in vector machines. The paper shows the promise of this approach by demonstrating a nearly 8× speedup for a computationally intensive portion of the Weather Research and Forecast (WRF) model on a variety of NVIDIA Graphics Processing Units (GPU). This change alone speeds up the whole weather model by 1.23×.","language":"en","author":[{"family":"MICHALAKES","given":"JOHN"},{"family":"VACHHARAJANI","given":"MANISH"}],"issued":{"date-parts":[["2008"]]}}}],"schema":"https://github.com/citation-style-language/schema/raw/master/csl-citation.json"} </w:instrText>
      </w:r>
      <w:r>
        <w:rPr>
          <w:lang w:val="en-GB"/>
        </w:rPr>
        <w:fldChar w:fldCharType="separate"/>
      </w:r>
      <w:r>
        <w:rPr>
          <w:noProof/>
          <w:lang w:val="en-GB"/>
        </w:rPr>
        <w:t>(Michalakes and Vachharajani, 2008)</w:t>
      </w:r>
      <w:r>
        <w:rPr>
          <w:lang w:val="en-GB"/>
        </w:rPr>
        <w:fldChar w:fldCharType="end"/>
      </w:r>
      <w:r>
        <w:rPr>
          <w:lang w:val="en-GB"/>
        </w:rPr>
        <w:t xml:space="preserve"> d</w:t>
      </w:r>
      <w:r w:rsidR="006F1865">
        <w:rPr>
          <w:lang w:val="en-GB"/>
        </w:rPr>
        <w:t>emonstrate the power of GPU’s by running a computationally intensive NWP program on multiple GPU’s and provide and analysis of the results in comparison to a traditional high</w:t>
      </w:r>
      <w:r w:rsidR="007142F9">
        <w:rPr>
          <w:lang w:val="en-GB"/>
        </w:rPr>
        <w:t>-</w:t>
      </w:r>
      <w:r w:rsidR="006F1865">
        <w:rPr>
          <w:lang w:val="en-GB"/>
        </w:rPr>
        <w:t>powered CPU based system.</w:t>
      </w:r>
      <w:r w:rsidR="0052609E">
        <w:rPr>
          <w:lang w:val="en-GB"/>
        </w:rPr>
        <w:t xml:space="preserve"> </w:t>
      </w:r>
      <w:r w:rsidR="007142F9">
        <w:rPr>
          <w:lang w:val="en-GB"/>
        </w:rPr>
        <w:t>The authors experiment was run on a cluster containing 64 CPU-GPU pairs.</w:t>
      </w:r>
      <w:r w:rsidR="0083125B">
        <w:rPr>
          <w:lang w:val="en-GB"/>
        </w:rPr>
        <w:t xml:space="preserve"> The authors found that incorporating GPU’</w:t>
      </w:r>
      <w:r w:rsidR="004F3BF6">
        <w:rPr>
          <w:lang w:val="en-GB"/>
        </w:rPr>
        <w:t xml:space="preserve">s into a system decreased computation time by orders of magnitude. </w:t>
      </w:r>
      <w:r w:rsidR="0052609E">
        <w:rPr>
          <w:lang w:val="en-GB"/>
        </w:rPr>
        <w:t xml:space="preserve">Interestingly the </w:t>
      </w:r>
      <w:r w:rsidR="00B065E2">
        <w:rPr>
          <w:lang w:val="en-GB"/>
        </w:rPr>
        <w:t>NWP models used by Met Éireann are run on supercomputer</w:t>
      </w:r>
      <w:r w:rsidR="002063F2">
        <w:rPr>
          <w:lang w:val="en-GB"/>
        </w:rPr>
        <w:t>s</w:t>
      </w:r>
      <w:r w:rsidR="00B065E2">
        <w:rPr>
          <w:lang w:val="en-GB"/>
        </w:rPr>
        <w:t xml:space="preserve"> that contain multiple high powered GPU’s further highlighting the scale of NWP problems.</w:t>
      </w:r>
    </w:p>
    <w:p w:rsidR="00717D4D" w:rsidRDefault="00717D4D" w:rsidP="00F043E9">
      <w:pPr>
        <w:spacing w:line="360" w:lineRule="auto"/>
        <w:jc w:val="both"/>
        <w:rPr>
          <w:lang w:val="en-GB"/>
        </w:rPr>
      </w:pPr>
    </w:p>
    <w:p w:rsidR="00717D4D" w:rsidRDefault="00717D4D" w:rsidP="00717D4D">
      <w:pPr>
        <w:spacing w:line="360" w:lineRule="auto"/>
        <w:jc w:val="both"/>
        <w:rPr>
          <w:lang w:val="en-GB"/>
        </w:rPr>
      </w:pPr>
      <w:r>
        <w:rPr>
          <w:lang w:val="en-GB"/>
        </w:rPr>
        <w:lastRenderedPageBreak/>
        <w:fldChar w:fldCharType="begin"/>
      </w:r>
      <w:r>
        <w:rPr>
          <w:lang w:val="en-GB"/>
        </w:rPr>
        <w:instrText xml:space="preserve"> ADDIN ZOTERO_ITEM CSL_CITATION {"citationID":"h6rrgV8e","properties":{"formattedCitation":"(Coiffier, 2011)","plainCitation":"(Coiffier, 2011)","noteIndex":0},"citationItems":[{"id":328,"uris":["http://zotero.org/users/4597499/items/ZWSQPB6W"],"uri":["http://zotero.org/users/4597499/items/ZWSQPB6W"],"itemData":{"id":328,"type":"book","title":"Fundamentals of Numerical Weather Prediction","publisher":"Cambridge University Press","number-of-pages":"363","source":"Google Books","abstract":"Numerical models have become essential tools in environmental science, particularly in weather forecasting and climate prediction. This book provides a comprehensive overview of the techniques used in these fields, with emphasis on the design of the most recent numerical models of the atmosphere. It presents a short history of numerical weather prediction and its evolution, before describing the various model equations and how to solve them numerically. It outlines the main elements of a meteorological forecast suite, and the theory is illustrated throughout with practical examples of operational models and parameterizations of physical processes. This book is founded on the author's many years of experience, as a scientist at Météo-France and teaching university-level courses. It is a practical and accessible textbook for graduate courses and a handy resource for researchers and professionals in atmospheric physics, meteorology and climatology, as well as the related disciplines of fluid dynamics, hydrology and oceanography.","ISBN":"978-1-139-50270-2","note":"Google-Books-ID: vY29h_Bvqk0C","language":"en","author":[{"family":"Coiffier","given":"Jean"}],"issued":{"date-parts":[["2011",12,1]]}}}],"schema":"https://github.com/citation-style-language/schema/raw/master/csl-citation.json"} </w:instrText>
      </w:r>
      <w:r>
        <w:rPr>
          <w:lang w:val="en-GB"/>
        </w:rPr>
        <w:fldChar w:fldCharType="separate"/>
      </w:r>
      <w:r>
        <w:rPr>
          <w:noProof/>
          <w:lang w:val="en-GB"/>
        </w:rPr>
        <w:t>(Coiffier, 2011)</w:t>
      </w:r>
      <w:r>
        <w:rPr>
          <w:lang w:val="en-GB"/>
        </w:rPr>
        <w:fldChar w:fldCharType="end"/>
      </w:r>
      <w:r>
        <w:rPr>
          <w:lang w:val="en-GB"/>
        </w:rPr>
        <w:t xml:space="preserve"> outlines the scale of the calculations and computational requirements to make a 24 hour forecast using the ARPEGE model that is used by the French. The computer used in this system is powerful enough to create a 24 hour forecast in under 15 minutes.</w:t>
      </w:r>
    </w:p>
    <w:p w:rsidR="00717D4D" w:rsidRPr="00CF78BE" w:rsidRDefault="00717D4D" w:rsidP="00F043E9">
      <w:pPr>
        <w:spacing w:line="360" w:lineRule="auto"/>
        <w:jc w:val="both"/>
        <w:rPr>
          <w:lang w:val="en-GB"/>
        </w:rPr>
      </w:pPr>
    </w:p>
    <w:p w:rsidR="00400E30" w:rsidRPr="00DC0418" w:rsidRDefault="00400E30" w:rsidP="00737639">
      <w:pPr>
        <w:spacing w:line="360" w:lineRule="auto"/>
        <w:jc w:val="both"/>
      </w:pPr>
    </w:p>
    <w:sectPr w:rsidR="00400E30" w:rsidRPr="00DC0418" w:rsidSect="0085255E">
      <w:footerReference w:type="even" r:id="rId7"/>
      <w:footerReference w:type="default" r:id="rId8"/>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A7464" w:rsidRDefault="003A7464" w:rsidP="00362737">
      <w:r>
        <w:separator/>
      </w:r>
    </w:p>
  </w:endnote>
  <w:endnote w:type="continuationSeparator" w:id="0">
    <w:p w:rsidR="003A7464" w:rsidRDefault="003A7464" w:rsidP="003627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54117929"/>
      <w:docPartObj>
        <w:docPartGallery w:val="Page Numbers (Bottom of Page)"/>
        <w:docPartUnique/>
      </w:docPartObj>
    </w:sdtPr>
    <w:sdtEndPr>
      <w:rPr>
        <w:rStyle w:val="PageNumber"/>
      </w:rPr>
    </w:sdtEndPr>
    <w:sdtContent>
      <w:p w:rsidR="0085255E" w:rsidRDefault="0085255E" w:rsidP="00D453A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85255E" w:rsidRDefault="0085255E" w:rsidP="0085255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54687037"/>
      <w:docPartObj>
        <w:docPartGallery w:val="Page Numbers (Bottom of Page)"/>
        <w:docPartUnique/>
      </w:docPartObj>
    </w:sdtPr>
    <w:sdtEndPr>
      <w:rPr>
        <w:rStyle w:val="PageNumber"/>
      </w:rPr>
    </w:sdtEndPr>
    <w:sdtContent>
      <w:p w:rsidR="0085255E" w:rsidRDefault="0085255E" w:rsidP="00D453A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85255E" w:rsidRDefault="0085255E" w:rsidP="0085255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A7464" w:rsidRDefault="003A7464" w:rsidP="00362737">
      <w:r>
        <w:separator/>
      </w:r>
    </w:p>
  </w:footnote>
  <w:footnote w:type="continuationSeparator" w:id="0">
    <w:p w:rsidR="003A7464" w:rsidRDefault="003A7464" w:rsidP="0036273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15A7"/>
    <w:rsid w:val="0004085D"/>
    <w:rsid w:val="0004354D"/>
    <w:rsid w:val="00046E7C"/>
    <w:rsid w:val="00047CC3"/>
    <w:rsid w:val="00053616"/>
    <w:rsid w:val="00056E12"/>
    <w:rsid w:val="0006454F"/>
    <w:rsid w:val="00076F0C"/>
    <w:rsid w:val="00091DBE"/>
    <w:rsid w:val="000923B2"/>
    <w:rsid w:val="00094CDE"/>
    <w:rsid w:val="000A00D3"/>
    <w:rsid w:val="000B3B94"/>
    <w:rsid w:val="000B563F"/>
    <w:rsid w:val="000B757A"/>
    <w:rsid w:val="000C3071"/>
    <w:rsid w:val="000F266C"/>
    <w:rsid w:val="00100366"/>
    <w:rsid w:val="0010190D"/>
    <w:rsid w:val="00101E42"/>
    <w:rsid w:val="001129CE"/>
    <w:rsid w:val="00114C6D"/>
    <w:rsid w:val="00125B4B"/>
    <w:rsid w:val="00125D2C"/>
    <w:rsid w:val="001302D1"/>
    <w:rsid w:val="001313A8"/>
    <w:rsid w:val="001315A7"/>
    <w:rsid w:val="00141AF7"/>
    <w:rsid w:val="00147770"/>
    <w:rsid w:val="0016171D"/>
    <w:rsid w:val="00175441"/>
    <w:rsid w:val="0017713B"/>
    <w:rsid w:val="00186F49"/>
    <w:rsid w:val="0019100E"/>
    <w:rsid w:val="00193C11"/>
    <w:rsid w:val="001A1724"/>
    <w:rsid w:val="001A4C6B"/>
    <w:rsid w:val="001B13F5"/>
    <w:rsid w:val="001B239C"/>
    <w:rsid w:val="001B41E8"/>
    <w:rsid w:val="001B754B"/>
    <w:rsid w:val="001C4EDD"/>
    <w:rsid w:val="001E0FF9"/>
    <w:rsid w:val="001E4D13"/>
    <w:rsid w:val="001E509A"/>
    <w:rsid w:val="001F524F"/>
    <w:rsid w:val="002063F2"/>
    <w:rsid w:val="00235687"/>
    <w:rsid w:val="0023722B"/>
    <w:rsid w:val="002421EE"/>
    <w:rsid w:val="00246658"/>
    <w:rsid w:val="002539C8"/>
    <w:rsid w:val="00261C8F"/>
    <w:rsid w:val="00280791"/>
    <w:rsid w:val="0028229A"/>
    <w:rsid w:val="00293B51"/>
    <w:rsid w:val="002944E5"/>
    <w:rsid w:val="002A238E"/>
    <w:rsid w:val="002A4CD8"/>
    <w:rsid w:val="002B4904"/>
    <w:rsid w:val="002B615B"/>
    <w:rsid w:val="002C45D5"/>
    <w:rsid w:val="002E52E5"/>
    <w:rsid w:val="002E5B11"/>
    <w:rsid w:val="002E5B12"/>
    <w:rsid w:val="002F0A34"/>
    <w:rsid w:val="002F2344"/>
    <w:rsid w:val="002F38D3"/>
    <w:rsid w:val="002F64FD"/>
    <w:rsid w:val="003010E9"/>
    <w:rsid w:val="00301E16"/>
    <w:rsid w:val="003066A4"/>
    <w:rsid w:val="0031004B"/>
    <w:rsid w:val="00310FC1"/>
    <w:rsid w:val="003308E5"/>
    <w:rsid w:val="00342E47"/>
    <w:rsid w:val="00343A2C"/>
    <w:rsid w:val="0034709E"/>
    <w:rsid w:val="00351BA7"/>
    <w:rsid w:val="0035248B"/>
    <w:rsid w:val="0035528E"/>
    <w:rsid w:val="00362737"/>
    <w:rsid w:val="0037466E"/>
    <w:rsid w:val="00380B4A"/>
    <w:rsid w:val="00382B3C"/>
    <w:rsid w:val="003926CE"/>
    <w:rsid w:val="003A5741"/>
    <w:rsid w:val="003A659F"/>
    <w:rsid w:val="003A7464"/>
    <w:rsid w:val="003B43D7"/>
    <w:rsid w:val="003C009C"/>
    <w:rsid w:val="003C49CC"/>
    <w:rsid w:val="003D03CB"/>
    <w:rsid w:val="003D34E6"/>
    <w:rsid w:val="003D759E"/>
    <w:rsid w:val="00400E30"/>
    <w:rsid w:val="004030FB"/>
    <w:rsid w:val="00422C22"/>
    <w:rsid w:val="00425C32"/>
    <w:rsid w:val="00434D41"/>
    <w:rsid w:val="00447F7F"/>
    <w:rsid w:val="00452D47"/>
    <w:rsid w:val="00470E51"/>
    <w:rsid w:val="00476F4F"/>
    <w:rsid w:val="00481D0C"/>
    <w:rsid w:val="00485EB3"/>
    <w:rsid w:val="00495134"/>
    <w:rsid w:val="004956F7"/>
    <w:rsid w:val="00496F4B"/>
    <w:rsid w:val="004A4C95"/>
    <w:rsid w:val="004A5611"/>
    <w:rsid w:val="004C7E02"/>
    <w:rsid w:val="004C7FF1"/>
    <w:rsid w:val="004D0B22"/>
    <w:rsid w:val="004D30F3"/>
    <w:rsid w:val="004E38F3"/>
    <w:rsid w:val="004E485D"/>
    <w:rsid w:val="004E50ED"/>
    <w:rsid w:val="004F126A"/>
    <w:rsid w:val="004F1C0A"/>
    <w:rsid w:val="004F3BF6"/>
    <w:rsid w:val="004F7CD8"/>
    <w:rsid w:val="00500D41"/>
    <w:rsid w:val="005042D2"/>
    <w:rsid w:val="00513901"/>
    <w:rsid w:val="0051416F"/>
    <w:rsid w:val="00523D2F"/>
    <w:rsid w:val="00524E0F"/>
    <w:rsid w:val="0052609E"/>
    <w:rsid w:val="00534E37"/>
    <w:rsid w:val="0054672D"/>
    <w:rsid w:val="005541BC"/>
    <w:rsid w:val="00556939"/>
    <w:rsid w:val="00557E82"/>
    <w:rsid w:val="005647EB"/>
    <w:rsid w:val="0056602D"/>
    <w:rsid w:val="005764AD"/>
    <w:rsid w:val="00591CA4"/>
    <w:rsid w:val="00595769"/>
    <w:rsid w:val="005B239E"/>
    <w:rsid w:val="005C6C89"/>
    <w:rsid w:val="005C6CC5"/>
    <w:rsid w:val="005C6F57"/>
    <w:rsid w:val="005D4695"/>
    <w:rsid w:val="005E748B"/>
    <w:rsid w:val="005F1D83"/>
    <w:rsid w:val="005F5828"/>
    <w:rsid w:val="006034DC"/>
    <w:rsid w:val="0061137B"/>
    <w:rsid w:val="00613D81"/>
    <w:rsid w:val="00620F6C"/>
    <w:rsid w:val="0062391B"/>
    <w:rsid w:val="0064158C"/>
    <w:rsid w:val="00646D19"/>
    <w:rsid w:val="00647607"/>
    <w:rsid w:val="00650A03"/>
    <w:rsid w:val="00654017"/>
    <w:rsid w:val="00655073"/>
    <w:rsid w:val="00657241"/>
    <w:rsid w:val="00667DB8"/>
    <w:rsid w:val="006731B4"/>
    <w:rsid w:val="00685B19"/>
    <w:rsid w:val="00693147"/>
    <w:rsid w:val="006A4380"/>
    <w:rsid w:val="006B1826"/>
    <w:rsid w:val="006B3207"/>
    <w:rsid w:val="006B4E9E"/>
    <w:rsid w:val="006C4145"/>
    <w:rsid w:val="006C7622"/>
    <w:rsid w:val="006C76BD"/>
    <w:rsid w:val="006D442D"/>
    <w:rsid w:val="006D549E"/>
    <w:rsid w:val="006F1865"/>
    <w:rsid w:val="007142F9"/>
    <w:rsid w:val="00715013"/>
    <w:rsid w:val="007161AF"/>
    <w:rsid w:val="00717D4D"/>
    <w:rsid w:val="00717DED"/>
    <w:rsid w:val="00737639"/>
    <w:rsid w:val="00740E3F"/>
    <w:rsid w:val="00741A7B"/>
    <w:rsid w:val="00742AA4"/>
    <w:rsid w:val="00742F15"/>
    <w:rsid w:val="00743BF3"/>
    <w:rsid w:val="00751F56"/>
    <w:rsid w:val="007533BC"/>
    <w:rsid w:val="00773A8E"/>
    <w:rsid w:val="00776F63"/>
    <w:rsid w:val="00784CAF"/>
    <w:rsid w:val="00785A91"/>
    <w:rsid w:val="007B7926"/>
    <w:rsid w:val="007C5A25"/>
    <w:rsid w:val="007C66BA"/>
    <w:rsid w:val="007D4025"/>
    <w:rsid w:val="007D57A6"/>
    <w:rsid w:val="007D71ED"/>
    <w:rsid w:val="007F1CB9"/>
    <w:rsid w:val="0080325E"/>
    <w:rsid w:val="00805ACC"/>
    <w:rsid w:val="0081401E"/>
    <w:rsid w:val="00821C3C"/>
    <w:rsid w:val="008274B3"/>
    <w:rsid w:val="00827EBB"/>
    <w:rsid w:val="008311EC"/>
    <w:rsid w:val="0083125B"/>
    <w:rsid w:val="008329CC"/>
    <w:rsid w:val="0084255F"/>
    <w:rsid w:val="008427C6"/>
    <w:rsid w:val="0085040F"/>
    <w:rsid w:val="0085255E"/>
    <w:rsid w:val="0085289A"/>
    <w:rsid w:val="008565BF"/>
    <w:rsid w:val="008623BE"/>
    <w:rsid w:val="008671F0"/>
    <w:rsid w:val="00870B1E"/>
    <w:rsid w:val="00870CDD"/>
    <w:rsid w:val="00872A96"/>
    <w:rsid w:val="00880D7D"/>
    <w:rsid w:val="008846F8"/>
    <w:rsid w:val="00885AF5"/>
    <w:rsid w:val="00885C23"/>
    <w:rsid w:val="008938B1"/>
    <w:rsid w:val="0089768F"/>
    <w:rsid w:val="008A0C14"/>
    <w:rsid w:val="008B124E"/>
    <w:rsid w:val="008B3735"/>
    <w:rsid w:val="008B7C64"/>
    <w:rsid w:val="008C4640"/>
    <w:rsid w:val="008F4F79"/>
    <w:rsid w:val="008F5EA0"/>
    <w:rsid w:val="00903372"/>
    <w:rsid w:val="00906B33"/>
    <w:rsid w:val="00916339"/>
    <w:rsid w:val="0094013C"/>
    <w:rsid w:val="00944343"/>
    <w:rsid w:val="00945EFB"/>
    <w:rsid w:val="009464AB"/>
    <w:rsid w:val="00950A7F"/>
    <w:rsid w:val="00950B0D"/>
    <w:rsid w:val="00953633"/>
    <w:rsid w:val="00955A1D"/>
    <w:rsid w:val="00961727"/>
    <w:rsid w:val="00967367"/>
    <w:rsid w:val="00983DCF"/>
    <w:rsid w:val="009864E5"/>
    <w:rsid w:val="009A18DF"/>
    <w:rsid w:val="009A5B0E"/>
    <w:rsid w:val="009B01D0"/>
    <w:rsid w:val="009B1EBF"/>
    <w:rsid w:val="009C2EAC"/>
    <w:rsid w:val="009C4C11"/>
    <w:rsid w:val="009C6812"/>
    <w:rsid w:val="009E7591"/>
    <w:rsid w:val="00A02F74"/>
    <w:rsid w:val="00A05B97"/>
    <w:rsid w:val="00A077A7"/>
    <w:rsid w:val="00A17C94"/>
    <w:rsid w:val="00A3058E"/>
    <w:rsid w:val="00A30671"/>
    <w:rsid w:val="00A332BB"/>
    <w:rsid w:val="00A33B23"/>
    <w:rsid w:val="00A40302"/>
    <w:rsid w:val="00A42611"/>
    <w:rsid w:val="00A51F82"/>
    <w:rsid w:val="00A70EC5"/>
    <w:rsid w:val="00A76F85"/>
    <w:rsid w:val="00A84874"/>
    <w:rsid w:val="00A90A3E"/>
    <w:rsid w:val="00A92DD6"/>
    <w:rsid w:val="00AB1186"/>
    <w:rsid w:val="00AB4350"/>
    <w:rsid w:val="00AB4BAE"/>
    <w:rsid w:val="00AB7DA6"/>
    <w:rsid w:val="00AC4831"/>
    <w:rsid w:val="00AD7A2B"/>
    <w:rsid w:val="00AE255D"/>
    <w:rsid w:val="00AE2B41"/>
    <w:rsid w:val="00AF040D"/>
    <w:rsid w:val="00B05A0B"/>
    <w:rsid w:val="00B065E2"/>
    <w:rsid w:val="00B2015C"/>
    <w:rsid w:val="00B2627E"/>
    <w:rsid w:val="00B27E70"/>
    <w:rsid w:val="00B3192D"/>
    <w:rsid w:val="00B34ABF"/>
    <w:rsid w:val="00B4395F"/>
    <w:rsid w:val="00B54C37"/>
    <w:rsid w:val="00B6313A"/>
    <w:rsid w:val="00B720BB"/>
    <w:rsid w:val="00BC3358"/>
    <w:rsid w:val="00BE5B4F"/>
    <w:rsid w:val="00C00129"/>
    <w:rsid w:val="00C10B6A"/>
    <w:rsid w:val="00C173F9"/>
    <w:rsid w:val="00C20D91"/>
    <w:rsid w:val="00C215B7"/>
    <w:rsid w:val="00C21CB6"/>
    <w:rsid w:val="00C26085"/>
    <w:rsid w:val="00C26D34"/>
    <w:rsid w:val="00C337C5"/>
    <w:rsid w:val="00C36103"/>
    <w:rsid w:val="00C478AB"/>
    <w:rsid w:val="00C60797"/>
    <w:rsid w:val="00C62230"/>
    <w:rsid w:val="00C66D13"/>
    <w:rsid w:val="00C750A9"/>
    <w:rsid w:val="00C82DA0"/>
    <w:rsid w:val="00C8337C"/>
    <w:rsid w:val="00C87CDA"/>
    <w:rsid w:val="00C93727"/>
    <w:rsid w:val="00C97FC1"/>
    <w:rsid w:val="00CA1F9C"/>
    <w:rsid w:val="00CB2247"/>
    <w:rsid w:val="00CB2C68"/>
    <w:rsid w:val="00CC281F"/>
    <w:rsid w:val="00CC784E"/>
    <w:rsid w:val="00CE20F9"/>
    <w:rsid w:val="00CE5201"/>
    <w:rsid w:val="00CE7959"/>
    <w:rsid w:val="00CF6076"/>
    <w:rsid w:val="00CF78BE"/>
    <w:rsid w:val="00D0305A"/>
    <w:rsid w:val="00D043AB"/>
    <w:rsid w:val="00D2368D"/>
    <w:rsid w:val="00D31AB8"/>
    <w:rsid w:val="00D41467"/>
    <w:rsid w:val="00D42CE4"/>
    <w:rsid w:val="00D53AFC"/>
    <w:rsid w:val="00D67966"/>
    <w:rsid w:val="00D727E2"/>
    <w:rsid w:val="00D86CF8"/>
    <w:rsid w:val="00DC0418"/>
    <w:rsid w:val="00DC0670"/>
    <w:rsid w:val="00DD1998"/>
    <w:rsid w:val="00DE29B7"/>
    <w:rsid w:val="00DF5403"/>
    <w:rsid w:val="00DF631F"/>
    <w:rsid w:val="00DF6B44"/>
    <w:rsid w:val="00E06059"/>
    <w:rsid w:val="00E10CD3"/>
    <w:rsid w:val="00E12773"/>
    <w:rsid w:val="00E206C5"/>
    <w:rsid w:val="00E225CB"/>
    <w:rsid w:val="00E22D1B"/>
    <w:rsid w:val="00E2315E"/>
    <w:rsid w:val="00E51001"/>
    <w:rsid w:val="00E543F3"/>
    <w:rsid w:val="00E56513"/>
    <w:rsid w:val="00E663F7"/>
    <w:rsid w:val="00E6652C"/>
    <w:rsid w:val="00E71CE9"/>
    <w:rsid w:val="00E76003"/>
    <w:rsid w:val="00E80122"/>
    <w:rsid w:val="00E96B98"/>
    <w:rsid w:val="00EA598A"/>
    <w:rsid w:val="00EB177E"/>
    <w:rsid w:val="00EB7E04"/>
    <w:rsid w:val="00EC7EBF"/>
    <w:rsid w:val="00ED47F1"/>
    <w:rsid w:val="00ED720B"/>
    <w:rsid w:val="00EE64B6"/>
    <w:rsid w:val="00EF7047"/>
    <w:rsid w:val="00F043E9"/>
    <w:rsid w:val="00F105A2"/>
    <w:rsid w:val="00F106AF"/>
    <w:rsid w:val="00F15803"/>
    <w:rsid w:val="00F15F97"/>
    <w:rsid w:val="00F1632A"/>
    <w:rsid w:val="00F32ACE"/>
    <w:rsid w:val="00F35C3E"/>
    <w:rsid w:val="00F46820"/>
    <w:rsid w:val="00F64E2A"/>
    <w:rsid w:val="00F66B9D"/>
    <w:rsid w:val="00F707A2"/>
    <w:rsid w:val="00F71419"/>
    <w:rsid w:val="00F83721"/>
    <w:rsid w:val="00F846F3"/>
    <w:rsid w:val="00F87870"/>
    <w:rsid w:val="00F92322"/>
    <w:rsid w:val="00FB490A"/>
    <w:rsid w:val="00FB4D3C"/>
    <w:rsid w:val="00FB59A2"/>
    <w:rsid w:val="00FB5C7D"/>
    <w:rsid w:val="00FC0973"/>
    <w:rsid w:val="00FC2169"/>
    <w:rsid w:val="00FC2859"/>
    <w:rsid w:val="00FC2C2B"/>
    <w:rsid w:val="00FC6BF1"/>
    <w:rsid w:val="00FD40ED"/>
    <w:rsid w:val="00FD4CB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BF2907"/>
  <w14:defaultImageDpi w14:val="32767"/>
  <w15:chartTrackingRefBased/>
  <w15:docId w15:val="{45B0C453-019B-894C-BDD9-A0BB8280FC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42AA4"/>
    <w:rPr>
      <w:rFonts w:ascii="Times New Roman" w:eastAsia="Times New Roman" w:hAnsi="Times New Roman" w:cs="Times New Roman"/>
      <w:lang w:val="en-IE"/>
    </w:rPr>
  </w:style>
  <w:style w:type="paragraph" w:styleId="Heading1">
    <w:name w:val="heading 1"/>
    <w:basedOn w:val="Normal"/>
    <w:next w:val="Normal"/>
    <w:link w:val="Heading1Char"/>
    <w:uiPriority w:val="9"/>
    <w:qFormat/>
    <w:rsid w:val="001315A7"/>
    <w:pPr>
      <w:keepNext/>
      <w:keepLines/>
      <w:spacing w:before="240"/>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unhideWhenUsed/>
    <w:qFormat/>
    <w:rsid w:val="001315A7"/>
    <w:pPr>
      <w:keepNext/>
      <w:keepLines/>
      <w:spacing w:before="40"/>
      <w:outlineLvl w:val="1"/>
    </w:pPr>
    <w:rPr>
      <w:rFonts w:asciiTheme="majorHAnsi" w:eastAsiaTheme="majorEastAsia" w:hAnsiTheme="majorHAnsi" w:cstheme="majorBidi"/>
      <w:color w:val="2F5496" w:themeColor="accent1" w:themeShade="BF"/>
      <w:sz w:val="26"/>
      <w:szCs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15A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315A7"/>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6A4380"/>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6A4380"/>
    <w:pPr>
      <w:spacing w:before="120"/>
    </w:pPr>
    <w:rPr>
      <w:rFonts w:asciiTheme="minorHAnsi" w:eastAsiaTheme="minorHAnsi" w:hAnsiTheme="minorHAnsi" w:cstheme="minorHAnsi"/>
      <w:b/>
      <w:bCs/>
      <w:i/>
      <w:iCs/>
      <w:lang w:val="en-GB"/>
    </w:rPr>
  </w:style>
  <w:style w:type="paragraph" w:styleId="TOC2">
    <w:name w:val="toc 2"/>
    <w:basedOn w:val="Normal"/>
    <w:next w:val="Normal"/>
    <w:autoRedefine/>
    <w:uiPriority w:val="39"/>
    <w:unhideWhenUsed/>
    <w:rsid w:val="006A4380"/>
    <w:pPr>
      <w:spacing w:before="120"/>
      <w:ind w:left="240"/>
    </w:pPr>
    <w:rPr>
      <w:rFonts w:asciiTheme="minorHAnsi" w:eastAsiaTheme="minorHAnsi" w:hAnsiTheme="minorHAnsi" w:cstheme="minorHAnsi"/>
      <w:b/>
      <w:bCs/>
      <w:sz w:val="22"/>
      <w:szCs w:val="22"/>
      <w:lang w:val="en-GB"/>
    </w:rPr>
  </w:style>
  <w:style w:type="character" w:styleId="Hyperlink">
    <w:name w:val="Hyperlink"/>
    <w:basedOn w:val="DefaultParagraphFont"/>
    <w:uiPriority w:val="99"/>
    <w:unhideWhenUsed/>
    <w:rsid w:val="006A4380"/>
    <w:rPr>
      <w:color w:val="0563C1" w:themeColor="hyperlink"/>
      <w:u w:val="single"/>
    </w:rPr>
  </w:style>
  <w:style w:type="paragraph" w:styleId="TOC3">
    <w:name w:val="toc 3"/>
    <w:basedOn w:val="Normal"/>
    <w:next w:val="Normal"/>
    <w:autoRedefine/>
    <w:uiPriority w:val="39"/>
    <w:semiHidden/>
    <w:unhideWhenUsed/>
    <w:rsid w:val="006A4380"/>
    <w:pPr>
      <w:ind w:left="480"/>
    </w:pPr>
    <w:rPr>
      <w:rFonts w:asciiTheme="minorHAnsi" w:eastAsiaTheme="minorHAnsi" w:hAnsiTheme="minorHAnsi" w:cstheme="minorHAnsi"/>
      <w:sz w:val="20"/>
      <w:szCs w:val="20"/>
      <w:lang w:val="en-GB"/>
    </w:rPr>
  </w:style>
  <w:style w:type="paragraph" w:styleId="TOC4">
    <w:name w:val="toc 4"/>
    <w:basedOn w:val="Normal"/>
    <w:next w:val="Normal"/>
    <w:autoRedefine/>
    <w:uiPriority w:val="39"/>
    <w:semiHidden/>
    <w:unhideWhenUsed/>
    <w:rsid w:val="006A4380"/>
    <w:pPr>
      <w:ind w:left="720"/>
    </w:pPr>
    <w:rPr>
      <w:rFonts w:asciiTheme="minorHAnsi" w:eastAsiaTheme="minorHAnsi" w:hAnsiTheme="minorHAnsi" w:cstheme="minorHAnsi"/>
      <w:sz w:val="20"/>
      <w:szCs w:val="20"/>
      <w:lang w:val="en-GB"/>
    </w:rPr>
  </w:style>
  <w:style w:type="paragraph" w:styleId="TOC5">
    <w:name w:val="toc 5"/>
    <w:basedOn w:val="Normal"/>
    <w:next w:val="Normal"/>
    <w:autoRedefine/>
    <w:uiPriority w:val="39"/>
    <w:semiHidden/>
    <w:unhideWhenUsed/>
    <w:rsid w:val="006A4380"/>
    <w:pPr>
      <w:ind w:left="960"/>
    </w:pPr>
    <w:rPr>
      <w:rFonts w:asciiTheme="minorHAnsi" w:eastAsiaTheme="minorHAnsi" w:hAnsiTheme="minorHAnsi" w:cstheme="minorHAnsi"/>
      <w:sz w:val="20"/>
      <w:szCs w:val="20"/>
      <w:lang w:val="en-GB"/>
    </w:rPr>
  </w:style>
  <w:style w:type="paragraph" w:styleId="TOC6">
    <w:name w:val="toc 6"/>
    <w:basedOn w:val="Normal"/>
    <w:next w:val="Normal"/>
    <w:autoRedefine/>
    <w:uiPriority w:val="39"/>
    <w:semiHidden/>
    <w:unhideWhenUsed/>
    <w:rsid w:val="006A4380"/>
    <w:pPr>
      <w:ind w:left="1200"/>
    </w:pPr>
    <w:rPr>
      <w:rFonts w:asciiTheme="minorHAnsi" w:eastAsiaTheme="minorHAnsi" w:hAnsiTheme="minorHAnsi" w:cstheme="minorHAnsi"/>
      <w:sz w:val="20"/>
      <w:szCs w:val="20"/>
      <w:lang w:val="en-GB"/>
    </w:rPr>
  </w:style>
  <w:style w:type="paragraph" w:styleId="TOC7">
    <w:name w:val="toc 7"/>
    <w:basedOn w:val="Normal"/>
    <w:next w:val="Normal"/>
    <w:autoRedefine/>
    <w:uiPriority w:val="39"/>
    <w:semiHidden/>
    <w:unhideWhenUsed/>
    <w:rsid w:val="006A4380"/>
    <w:pPr>
      <w:ind w:left="1440"/>
    </w:pPr>
    <w:rPr>
      <w:rFonts w:asciiTheme="minorHAnsi" w:eastAsiaTheme="minorHAnsi" w:hAnsiTheme="minorHAnsi" w:cstheme="minorHAnsi"/>
      <w:sz w:val="20"/>
      <w:szCs w:val="20"/>
      <w:lang w:val="en-GB"/>
    </w:rPr>
  </w:style>
  <w:style w:type="paragraph" w:styleId="TOC8">
    <w:name w:val="toc 8"/>
    <w:basedOn w:val="Normal"/>
    <w:next w:val="Normal"/>
    <w:autoRedefine/>
    <w:uiPriority w:val="39"/>
    <w:semiHidden/>
    <w:unhideWhenUsed/>
    <w:rsid w:val="006A4380"/>
    <w:pPr>
      <w:ind w:left="1680"/>
    </w:pPr>
    <w:rPr>
      <w:rFonts w:asciiTheme="minorHAnsi" w:eastAsiaTheme="minorHAnsi" w:hAnsiTheme="minorHAnsi" w:cstheme="minorHAnsi"/>
      <w:sz w:val="20"/>
      <w:szCs w:val="20"/>
      <w:lang w:val="en-GB"/>
    </w:rPr>
  </w:style>
  <w:style w:type="paragraph" w:styleId="TOC9">
    <w:name w:val="toc 9"/>
    <w:basedOn w:val="Normal"/>
    <w:next w:val="Normal"/>
    <w:autoRedefine/>
    <w:uiPriority w:val="39"/>
    <w:semiHidden/>
    <w:unhideWhenUsed/>
    <w:rsid w:val="006A4380"/>
    <w:pPr>
      <w:ind w:left="1920"/>
    </w:pPr>
    <w:rPr>
      <w:rFonts w:asciiTheme="minorHAnsi" w:eastAsiaTheme="minorHAnsi" w:hAnsiTheme="minorHAnsi" w:cstheme="minorHAnsi"/>
      <w:sz w:val="20"/>
      <w:szCs w:val="20"/>
      <w:lang w:val="en-GB"/>
    </w:rPr>
  </w:style>
  <w:style w:type="paragraph" w:styleId="Title">
    <w:name w:val="Title"/>
    <w:basedOn w:val="Normal"/>
    <w:next w:val="Normal"/>
    <w:link w:val="TitleChar"/>
    <w:uiPriority w:val="10"/>
    <w:qFormat/>
    <w:rsid w:val="006A4380"/>
    <w:pPr>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6A4380"/>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362737"/>
    <w:pPr>
      <w:tabs>
        <w:tab w:val="center" w:pos="4513"/>
        <w:tab w:val="right" w:pos="9026"/>
      </w:tabs>
    </w:pPr>
    <w:rPr>
      <w:rFonts w:asciiTheme="minorHAnsi" w:eastAsiaTheme="minorHAnsi" w:hAnsiTheme="minorHAnsi" w:cstheme="minorBidi"/>
      <w:lang w:val="en-GB"/>
    </w:rPr>
  </w:style>
  <w:style w:type="character" w:customStyle="1" w:styleId="HeaderChar">
    <w:name w:val="Header Char"/>
    <w:basedOn w:val="DefaultParagraphFont"/>
    <w:link w:val="Header"/>
    <w:uiPriority w:val="99"/>
    <w:rsid w:val="00362737"/>
  </w:style>
  <w:style w:type="paragraph" w:styleId="Footer">
    <w:name w:val="footer"/>
    <w:basedOn w:val="Normal"/>
    <w:link w:val="FooterChar"/>
    <w:uiPriority w:val="99"/>
    <w:unhideWhenUsed/>
    <w:rsid w:val="00362737"/>
    <w:pPr>
      <w:tabs>
        <w:tab w:val="center" w:pos="4513"/>
        <w:tab w:val="right" w:pos="9026"/>
      </w:tabs>
    </w:pPr>
    <w:rPr>
      <w:rFonts w:asciiTheme="minorHAnsi" w:eastAsiaTheme="minorHAnsi" w:hAnsiTheme="minorHAnsi" w:cstheme="minorBidi"/>
      <w:lang w:val="en-GB"/>
    </w:rPr>
  </w:style>
  <w:style w:type="character" w:customStyle="1" w:styleId="FooterChar">
    <w:name w:val="Footer Char"/>
    <w:basedOn w:val="DefaultParagraphFont"/>
    <w:link w:val="Footer"/>
    <w:uiPriority w:val="99"/>
    <w:rsid w:val="00362737"/>
  </w:style>
  <w:style w:type="character" w:styleId="PageNumber">
    <w:name w:val="page number"/>
    <w:basedOn w:val="DefaultParagraphFont"/>
    <w:uiPriority w:val="99"/>
    <w:semiHidden/>
    <w:unhideWhenUsed/>
    <w:rsid w:val="008525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60436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A413D4-CDE1-8B48-BE83-5C34490CD6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0</TotalTime>
  <Pages>14</Pages>
  <Words>13475</Words>
  <Characters>76811</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87</cp:revision>
  <dcterms:created xsi:type="dcterms:W3CDTF">2018-05-14T08:37:00Z</dcterms:created>
  <dcterms:modified xsi:type="dcterms:W3CDTF">2018-05-28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pWXdRCGi"/&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